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CD2EC66" w14:textId="346E612E" w:rsidR="0038303D" w:rsidRPr="00F02727" w:rsidRDefault="001B69B8" w:rsidP="001B69B8">
      <w:pPr>
        <w:pStyle w:val="Listenabsatz"/>
        <w:numPr>
          <w:ilvl w:val="0"/>
          <w:numId w:val="1"/>
        </w:numPr>
        <w:rPr>
          <w:b/>
          <w:bCs/>
        </w:rPr>
      </w:pPr>
      <w:r w:rsidRPr="00F02727">
        <w:rPr>
          <w:b/>
          <w:bCs/>
        </w:rPr>
        <w:t>Introduction and research question</w:t>
      </w:r>
    </w:p>
    <w:p w14:paraId="4FA9E246" w14:textId="7A6FA37A" w:rsidR="00027B98" w:rsidRPr="00F02727" w:rsidRDefault="001B69B8" w:rsidP="009F7D8E">
      <w:pPr>
        <w:jc w:val="both"/>
      </w:pPr>
      <w:r w:rsidRPr="00F02727">
        <w:t xml:space="preserve">A growing number of GPS-tagged migratory birds </w:t>
      </w:r>
      <w:r w:rsidR="00890514" w:rsidRPr="00F02727">
        <w:t xml:space="preserve">could </w:t>
      </w:r>
      <w:r w:rsidRPr="00F02727">
        <w:t xml:space="preserve">provide possibilities to study </w:t>
      </w:r>
      <w:r w:rsidR="00397B25">
        <w:t>navigation</w:t>
      </w:r>
      <w:r w:rsidRPr="00F02727">
        <w:t xml:space="preserve"> in birds</w:t>
      </w:r>
      <w:r w:rsidR="00397B25">
        <w:t xml:space="preserve"> </w:t>
      </w:r>
      <w:r w:rsidR="00397B25">
        <w:fldChar w:fldCharType="begin"/>
      </w:r>
      <w:r w:rsidR="00397B25">
        <w:instrText xml:space="preserve"> ADDIN ZOTERO_ITEM CSL_CITATION {"citationID":"TeNa8MvB","properties":{"formattedCitation":"(Guilford et al., 2011)","plainCitation":"(Guilford et al., 2011)","noteIndex":0},"citationItems":[{"id":2209,"uris":["http://zotero.org/users/9898907/items/QFRBX7AT"],"itemData":{"id":2209,"type":"article-journal","abstract":"Birds have remained the dominant model for studying the mechanisms of animal navigation for decades, with much of what has been discovered coming from laboratory studies or model systems. The miniaturisation of tracking technology in recent years now promises opportunities for studying navigation during migration itself (migratory navigation) on an unprecedented scale. Even if migration tracking studies are principally being designed for other purposes, we argue that attention to salient environmental variables during the design or analysis of a study may enable a host of navigational questions to be addressed, greatly enriching the field. We explore candidate variables in the form of a series of contrasts (e.g. land vs ocean or night vs day migration), which may vary naturally between migratory species, populations or even within the life span of a migrating individual. We discuss how these contrasts might help address questions of sensory mechanisms, spatiotemporal representational strategies and adaptive variation in navigational ability. We suggest that this comparative approach may help enrich our knowledge about the natural history of migratory navigation in birds.","container-title":"Journal of Experimental Biology","DOI":"10.1242/jeb.051292","ISSN":"0022-0949","issue":"22","journalAbbreviation":"Journal of Experimental Biology","page":"3705-3712","source":"Silverchair","title":"Migratory navigation in birds: new opportunities in an era of fast-developing tracking technology","title-short":"Migratory navigation in birds","volume":"214","author":[{"family":"Guilford","given":"Tim"},{"family":"Åkesson","given":"Susanne"},{"family":"Gagliardo","given":"Anna"},{"family":"Holland","given":"Richard A."},{"family":"Mouritsen","given":"Henrik"},{"family":"Muheim","given":"Rachel"},{"family":"Wiltschko","given":"Roswitha"},{"family":"Wiltschko","given":"Wolfgang"},{"family":"Bingman","given":"Verner P."}],"issued":{"date-parts":[["2011",11,15]]}}}],"schema":"https://github.com/citation-style-language/schema/raw/master/csl-citation.json"} </w:instrText>
      </w:r>
      <w:r w:rsidR="00397B25">
        <w:fldChar w:fldCharType="separate"/>
      </w:r>
      <w:r w:rsidR="00397B25" w:rsidRPr="00397B25">
        <w:rPr>
          <w:rFonts w:ascii="Aptos" w:hAnsi="Aptos"/>
        </w:rPr>
        <w:t>(Guilford et al., 2011)</w:t>
      </w:r>
      <w:r w:rsidR="00397B25">
        <w:fldChar w:fldCharType="end"/>
      </w:r>
      <w:r w:rsidRPr="00F02727">
        <w:t xml:space="preserve">, for example </w:t>
      </w:r>
      <w:r w:rsidR="00890514" w:rsidRPr="00F02727">
        <w:t xml:space="preserve">in </w:t>
      </w:r>
      <w:r w:rsidRPr="00F02727">
        <w:t xml:space="preserve">magnetic </w:t>
      </w:r>
      <w:r w:rsidR="00912BD9">
        <w:t>navigation</w:t>
      </w:r>
      <w:r w:rsidRPr="00F02727">
        <w:t xml:space="preserve"> which has been shown to play a role </w:t>
      </w:r>
      <w:r w:rsidR="007C1174" w:rsidRPr="00F02727">
        <w:t>in</w:t>
      </w:r>
      <w:r w:rsidRPr="00F02727">
        <w:t xml:space="preserve"> birds</w:t>
      </w:r>
      <w:r w:rsidR="00397B25">
        <w:t xml:space="preserve"> </w:t>
      </w:r>
      <w:r w:rsidR="00397B25">
        <w:fldChar w:fldCharType="begin"/>
      </w:r>
      <w:r w:rsidR="00912BD9">
        <w:instrText xml:space="preserve"> ADDIN ZOTERO_ITEM CSL_CITATION {"citationID":"Xvjc2LU4","properties":{"formattedCitation":"(Wiltschko &amp; Wiltschko, 2022)","plainCitation":"(Wiltschko &amp; Wiltschko, 2022)","noteIndex":0},"citationItems":[{"id":2279,"uris":["http://zotero.org/users/9898907/items/4IN4FUYY"],"itemData":{"id":2279,"type":"article-journal","abstract":"The magnetic field of the Earth provides animals with various kinds of information. Its use as a compass was discovered in the mid-1960s in birds, when it was first met with considerable skepticism, because it initially proved difficult to obtain evidence for magnetic sensitivity by conditioning experiments. Meanwhile, a magnetic compass was found to be widespread. It has now been demonstrated in members of all vertebrate classes, in mollusks and several arthropod species, in crustaceans as well as in insects. The use of the geomagnetic field as a ‘map’ for determining position, although already considered in the nineteenth century, was demonstrated by magnetically simulating displacements only after 2000, namely when animals, tested in the magnetic field of a distant site, responded as if they were physically displaced to that site and compensated for the displacement. Another use of the magnetic field is that as a ‘sign post’ or trigger: specific magnetic conditions elicit spontaneous responses that are helpful when animals reach the regions where these magnetic characteristics occur. Altogether, the geomagnetic field is a widely used valuable source of navigational information for mobile animals.","container-title":"Journal of Comparative Physiology A","DOI":"10.1007/s00359-021-01507-0","ISSN":"1432-1351","issue":"1","journalAbbreviation":"J Comp Physiol A","language":"en","page":"9-18","source":"Springer Link","title":"The discovery of the use of magnetic navigational information","volume":"208","author":[{"family":"Wiltschko","given":"Roswitha"},{"family":"Wiltschko","given":"Wolfgang"}],"issued":{"date-parts":[["2022",1,1]]}}}],"schema":"https://github.com/citation-style-language/schema/raw/master/csl-citation.json"} </w:instrText>
      </w:r>
      <w:r w:rsidR="00397B25">
        <w:fldChar w:fldCharType="separate"/>
      </w:r>
      <w:r w:rsidR="00912BD9" w:rsidRPr="00912BD9">
        <w:rPr>
          <w:rFonts w:ascii="Aptos" w:hAnsi="Aptos"/>
        </w:rPr>
        <w:t>(</w:t>
      </w:r>
      <w:proofErr w:type="spellStart"/>
      <w:r w:rsidR="00912BD9" w:rsidRPr="00912BD9">
        <w:rPr>
          <w:rFonts w:ascii="Aptos" w:hAnsi="Aptos"/>
        </w:rPr>
        <w:t>Wiltschko</w:t>
      </w:r>
      <w:proofErr w:type="spellEnd"/>
      <w:r w:rsidR="00912BD9" w:rsidRPr="00912BD9">
        <w:rPr>
          <w:rFonts w:ascii="Aptos" w:hAnsi="Aptos"/>
        </w:rPr>
        <w:t xml:space="preserve"> &amp; </w:t>
      </w:r>
      <w:proofErr w:type="spellStart"/>
      <w:r w:rsidR="00912BD9" w:rsidRPr="00912BD9">
        <w:rPr>
          <w:rFonts w:ascii="Aptos" w:hAnsi="Aptos"/>
        </w:rPr>
        <w:t>Wiltschko</w:t>
      </w:r>
      <w:proofErr w:type="spellEnd"/>
      <w:r w:rsidR="00912BD9" w:rsidRPr="00912BD9">
        <w:rPr>
          <w:rFonts w:ascii="Aptos" w:hAnsi="Aptos"/>
        </w:rPr>
        <w:t>, 2022)</w:t>
      </w:r>
      <w:r w:rsidR="00397B25">
        <w:fldChar w:fldCharType="end"/>
      </w:r>
      <w:r w:rsidRPr="00F02727">
        <w:t>.</w:t>
      </w:r>
      <w:r w:rsidR="00890514" w:rsidRPr="00F02727">
        <w:t xml:space="preserve"> Thus, we </w:t>
      </w:r>
      <w:r w:rsidR="00512175" w:rsidRPr="00F02727">
        <w:t>ask whether</w:t>
      </w:r>
      <w:r w:rsidR="007C1174" w:rsidRPr="00F02727">
        <w:t xml:space="preserve"> the spring migration route of</w:t>
      </w:r>
      <w:r w:rsidR="00512175" w:rsidRPr="00F02727">
        <w:t xml:space="preserve"> young</w:t>
      </w:r>
      <w:r w:rsidR="009751E1" w:rsidRPr="00F02727">
        <w:t xml:space="preserve">, alone migrating </w:t>
      </w:r>
      <w:r w:rsidR="00512175" w:rsidRPr="00F02727">
        <w:t>raptors</w:t>
      </w:r>
      <w:r w:rsidR="009751E1" w:rsidRPr="00F02727">
        <w:t xml:space="preserve"> (Red </w:t>
      </w:r>
      <w:r w:rsidR="00397B25">
        <w:t>k</w:t>
      </w:r>
      <w:r w:rsidR="009751E1" w:rsidRPr="00F02727">
        <w:t xml:space="preserve">ites </w:t>
      </w:r>
      <w:r w:rsidR="009751E1" w:rsidRPr="00F02727">
        <w:rPr>
          <w:i/>
          <w:iCs/>
        </w:rPr>
        <w:t xml:space="preserve">Milvus </w:t>
      </w:r>
      <w:proofErr w:type="spellStart"/>
      <w:r w:rsidR="009751E1" w:rsidRPr="00F02727">
        <w:rPr>
          <w:i/>
          <w:iCs/>
        </w:rPr>
        <w:t>milvus</w:t>
      </w:r>
      <w:proofErr w:type="spellEnd"/>
      <w:r w:rsidR="009751E1" w:rsidRPr="00F02727">
        <w:t xml:space="preserve">, and Egyptian </w:t>
      </w:r>
      <w:r w:rsidR="00397B25">
        <w:t>v</w:t>
      </w:r>
      <w:r w:rsidR="009751E1" w:rsidRPr="00F02727">
        <w:t xml:space="preserve">ulture </w:t>
      </w:r>
      <w:r w:rsidR="009751E1" w:rsidRPr="00F02727">
        <w:rPr>
          <w:i/>
          <w:iCs/>
        </w:rPr>
        <w:t>Neophron percnopterus</w:t>
      </w:r>
      <w:r w:rsidR="009751E1" w:rsidRPr="00F02727">
        <w:t>)</w:t>
      </w:r>
      <w:r w:rsidR="00512175" w:rsidRPr="00F02727">
        <w:t xml:space="preserve"> </w:t>
      </w:r>
      <w:r w:rsidR="007C1174" w:rsidRPr="00F02727">
        <w:t>lies</w:t>
      </w:r>
      <w:r w:rsidR="009751E1" w:rsidRPr="00F02727">
        <w:t xml:space="preserve"> within the </w:t>
      </w:r>
      <w:r w:rsidR="00512175" w:rsidRPr="00F02727">
        <w:t>magnetic envelopes (defined by inclination, declination and intensity)</w:t>
      </w:r>
      <w:r w:rsidR="009751E1" w:rsidRPr="00F02727">
        <w:t xml:space="preserve"> they already experienced</w:t>
      </w:r>
      <w:r w:rsidR="007C1174" w:rsidRPr="00F02727">
        <w:t xml:space="preserve"> during their first autumn migration</w:t>
      </w:r>
      <w:r w:rsidR="009751E1" w:rsidRPr="00F02727">
        <w:t>.</w:t>
      </w:r>
      <w:r w:rsidR="00A6699D">
        <w:t xml:space="preserve"> If so, we could not exclude magnetic cues to play a role in </w:t>
      </w:r>
      <w:proofErr w:type="spellStart"/>
      <w:r w:rsidR="00912BD9">
        <w:t>navigatoion</w:t>
      </w:r>
      <w:proofErr w:type="spellEnd"/>
      <w:r w:rsidR="00A6699D">
        <w:t xml:space="preserve"> for Egyptian vultures and </w:t>
      </w:r>
      <w:proofErr w:type="gramStart"/>
      <w:r w:rsidR="00A6699D">
        <w:t>Red</w:t>
      </w:r>
      <w:proofErr w:type="gramEnd"/>
      <w:r w:rsidR="00A6699D">
        <w:t xml:space="preserve"> kites.</w:t>
      </w:r>
      <w:r w:rsidR="009751E1" w:rsidRPr="00F02727">
        <w:t xml:space="preserve"> </w:t>
      </w:r>
    </w:p>
    <w:p w14:paraId="050DA7C6" w14:textId="4942BA12" w:rsidR="00890514" w:rsidRPr="00F02727" w:rsidRDefault="00890514" w:rsidP="001B69B8">
      <w:pPr>
        <w:pStyle w:val="Listenabsatz"/>
        <w:numPr>
          <w:ilvl w:val="0"/>
          <w:numId w:val="1"/>
        </w:numPr>
        <w:rPr>
          <w:b/>
          <w:bCs/>
        </w:rPr>
      </w:pPr>
      <w:r w:rsidRPr="00F02727">
        <w:rPr>
          <w:b/>
          <w:bCs/>
        </w:rPr>
        <w:t>Methods</w:t>
      </w:r>
    </w:p>
    <w:p w14:paraId="71D2BD9B" w14:textId="034DDB3E" w:rsidR="00027DF4" w:rsidRPr="00F02727" w:rsidRDefault="00027DF4" w:rsidP="009F7D8E">
      <w:pPr>
        <w:jc w:val="both"/>
      </w:pPr>
      <w:r w:rsidRPr="00F02727">
        <w:t>We created a spatial representation of the magnetic field which a naïve young raptor experienced during the first autumn migration for the first spring migration. With this transfer of the autumn migration on the altered magnetic field in spring combined with the travelled routes in spring we could check whether young birds stay during spring migration in the magnetic envelopes they kn</w:t>
      </w:r>
      <w:r w:rsidR="009F7D8E" w:rsidRPr="00F02727">
        <w:t>e</w:t>
      </w:r>
      <w:r w:rsidRPr="00F02727">
        <w:t xml:space="preserve">w already </w:t>
      </w:r>
      <w:r w:rsidR="009F7D8E" w:rsidRPr="00F02727">
        <w:t xml:space="preserve">from the autumn migration. More in detail, we performed the following steps: </w:t>
      </w:r>
    </w:p>
    <w:p w14:paraId="05F8EA0C" w14:textId="46CB18CD" w:rsidR="000B3592" w:rsidRPr="00F02727" w:rsidRDefault="00027B98" w:rsidP="009F7D8E">
      <w:pPr>
        <w:jc w:val="both"/>
      </w:pPr>
      <w:r w:rsidRPr="00F02727">
        <w:t xml:space="preserve">We used tracking data of </w:t>
      </w:r>
      <w:r w:rsidR="009F7D8E" w:rsidRPr="00F02727">
        <w:t>22</w:t>
      </w:r>
      <w:r w:rsidRPr="00F02727">
        <w:t xml:space="preserve"> Red Kites and </w:t>
      </w:r>
      <w:r w:rsidR="009F7D8E" w:rsidRPr="00F02727">
        <w:t>92</w:t>
      </w:r>
      <w:r w:rsidRPr="00F02727">
        <w:t xml:space="preserve"> Egyptian Vultures and selected young birds with at least one complete migratory circle (from the hatching location to the wintering sites and back to the breeding region). We classified migratory periods </w:t>
      </w:r>
      <w:r w:rsidR="006E55FE" w:rsidRPr="00F02727">
        <w:t>on a weekly (</w:t>
      </w:r>
      <w:r w:rsidR="00397B25">
        <w:t>R</w:t>
      </w:r>
      <w:r w:rsidR="006E55FE" w:rsidRPr="00F02727">
        <w:t xml:space="preserve">ed kites) and monthly (Egyptian </w:t>
      </w:r>
      <w:r w:rsidR="00397B25">
        <w:t>v</w:t>
      </w:r>
      <w:r w:rsidR="006E55FE" w:rsidRPr="00F02727">
        <w:t xml:space="preserve">ulture) basis </w:t>
      </w:r>
      <w:r w:rsidRPr="00F02727">
        <w:t xml:space="preserve">using a random forest model </w:t>
      </w:r>
      <w:r w:rsidR="00B43CB7">
        <w:t xml:space="preserve">implemented in ranger::ranger </w:t>
      </w:r>
      <w:r w:rsidRPr="00F02727">
        <w:t>explicitly trained with manually annotated migratory periods on each species from the same data set</w:t>
      </w:r>
      <w:r w:rsidR="00B43CB7">
        <w:t xml:space="preserve"> </w:t>
      </w:r>
      <w:r w:rsidR="00B43CB7">
        <w:fldChar w:fldCharType="begin"/>
      </w:r>
      <w:r w:rsidR="00B43CB7">
        <w:instrText xml:space="preserve"> ADDIN ZOTERO_ITEM CSL_CITATION {"citationID":"udtnpWEL","properties":{"formattedCitation":"(Wright &amp; Ziegler, 2017)","plainCitation":"(Wright &amp; Ziegler, 2017)","noteIndex":0},"citationItems":[{"id":2276,"uris":["http://zotero.org/users/9898907/items/ZDEWC36A"],"itemData":{"id":2276,"type":"article-journal","abstract":"We introduce the C++ application and R package ranger. The software is a fast implementation of random forests for high dimensional data. Ensembles of classification, regression and survival trees are supported. We describe the implementation, provide examples, validate the package with a reference implementation, and compare runtime and memory usage with other implementations. The new software proves to scale best with the number of features, samples, trees, and features tried for splitting. Finally, we show that ranger is the fastest and most memory efficient implementation of random forests to analyze data on the scale of a genome-wide association study.","container-title":"Journal of Statistical Software","DOI":"10.18637/jss.v077.i01","ISSN":"1548-7660","issue":"1","journalAbbreviation":"J. Stat. Soft.","note":"arXiv:1508.04409 [stat]","source":"arXiv.org","title":"ranger: A Fast Implementation of Random Forests for High Dimensional Data in C++ and R","title-short":"ranger","URL":"http://arxiv.org/abs/1508.04409","volume":"77","author":[{"family":"Wright","given":"Marvin N."},{"family":"Ziegler","given":"Andreas"}],"accessed":{"date-parts":[["2024",12,17]]},"issued":{"date-parts":[["2017"]]}}}],"schema":"https://github.com/citation-style-language/schema/raw/master/csl-citation.json"} </w:instrText>
      </w:r>
      <w:r w:rsidR="00B43CB7">
        <w:fldChar w:fldCharType="separate"/>
      </w:r>
      <w:r w:rsidR="00B43CB7" w:rsidRPr="00B43CB7">
        <w:rPr>
          <w:rFonts w:ascii="Aptos" w:hAnsi="Aptos"/>
        </w:rPr>
        <w:t>(Wright &amp; Ziegler, 2017)</w:t>
      </w:r>
      <w:r w:rsidR="00B43CB7">
        <w:fldChar w:fldCharType="end"/>
      </w:r>
      <w:r w:rsidRPr="00F02727">
        <w:t>.</w:t>
      </w:r>
      <w:r w:rsidR="00324AEC" w:rsidRPr="00F02727">
        <w:t xml:space="preserve"> Afterwards, we used the International Geomagnetic Reference Field (IGRF) 13 </w:t>
      </w:r>
      <w:r w:rsidR="00F02727" w:rsidRPr="00F02727">
        <w:t xml:space="preserve">provided by </w:t>
      </w:r>
      <w:r w:rsidR="00F02727">
        <w:t xml:space="preserve">the function </w:t>
      </w:r>
      <w:r w:rsidR="00F02727" w:rsidRPr="00F02727">
        <w:t xml:space="preserve">oce::magneticField </w:t>
      </w:r>
      <w:r w:rsidR="00324AEC" w:rsidRPr="00F02727">
        <w:t>to extract magnetic field values each bird experienced during the first autumn migration</w:t>
      </w:r>
      <w:r w:rsidR="00F02727">
        <w:t xml:space="preserve"> </w:t>
      </w:r>
      <w:r w:rsidR="00F02727">
        <w:fldChar w:fldCharType="begin"/>
      </w:r>
      <w:r w:rsidR="00B43CB7">
        <w:instrText xml:space="preserve"> ADDIN ZOTERO_ITEM CSL_CITATION {"citationID":"11yEbKg7","properties":{"formattedCitation":"(Alken et al., 2021; Kelley &amp; Richards, 2024)","plainCitation":"(Alken et al., 2021; Kelley &amp; Richards, 2024)","noteIndex":0},"citationItems":[{"id":2274,"uris":["http://zotero.org/users/9898907/items/9GLDEDG8"],"itemData":{"id":2274,"type":"article-journal","abstract":"In December 2019, the International Association of Geomagnetism and Aeronomy (IAGA) Division V Working Group (V-MOD) adopted the thirteenth generation of the International Geomagnetic Reference Field (IGRF). This IGRF updates the previous generation with a definitive main field model for epoch 2015.0, a main field model for epoch 2020.0, and a predictive linear secular variation for 2020.0 to 2025.0. This letter provides the equations defining the IGRF, the spherical harmonic coefficients for this thirteenth generation model, maps of magnetic declination, inclination and total field intensity for the epoch 2020.0, and maps of their predicted rate of change for the 2020.0 to 2025.0 time period.","container-title":"Earth, Planets and Space","DOI":"10.1186/s40623-020-01288-x","ISSN":"1880-5981","issue":"1","journalAbbreviation":"Earth Planets Space","language":"en","page":"49","source":"Springer Link","title":"International Geomagnetic Reference Field: the thirteenth generation","title-short":"International Geomagnetic Reference Field","volume":"73","author":[{"family":"Alken","given":"P."},{"family":"Thébault","given":"E."},{"family":"Beggan","given":"C. D."},{"family":"Amit","given":"H."},{"family":"Aubert","given":"J."},{"family":"Baerenzung","given":"J."},{"family":"Bondar","given":"T. N."},{"family":"Brown","given":"W. J."},{"family":"Califf","given":"S."},{"family":"Chambodut","given":"A."},{"family":"Chulliat","given":"A."},{"family":"Cox","given":"G. A."},{"family":"Finlay","given":"C. C."},{"family":"Fournier","given":"A."},{"family":"Gillet","given":"N."},{"family":"Grayver","given":"A."},{"family":"Hammer","given":"M. D."},{"family":"Holschneider","given":"M."},{"family":"Huder","given":"L."},{"family":"Hulot","given":"G."},{"family":"Jager","given":"T."},{"family":"Kloss","given":"C."},{"family":"Korte","given":"M."},{"family":"Kuang","given":"W."},{"family":"Kuvshinov","given":"A."},{"family":"Langlais","given":"B."},{"family":"Léger","given":"J.-M."},{"family":"Lesur","given":"V."},{"family":"Livermore","given":"P. W."},{"family":"Lowes","given":"F. J."},{"family":"Macmillan","given":"S."},{"family":"Magnes","given":"W."},{"family":"Mandea","given":"M."},{"family":"Marsal","given":"S."},{"family":"Matzka","given":"J."},{"family":"Metman","given":"M. C."},{"family":"Minami","given":"T."},{"family":"Morschhauser","given":"A."},{"family":"Mound","given":"J. E."},{"family":"Nair","given":"M."},{"family":"Nakano","given":"S."},{"family":"Olsen","given":"N."},{"family":"Pavón-Carrasco","given":"F. J."},{"family":"Petrov","given":"V. G."},{"family":"Ropp","given":"G."},{"family":"Rother","given":"M."},{"family":"Sabaka","given":"T. J."},{"family":"Sanchez","given":"S."},{"family":"Saturnino","given":"D."},{"family":"Schnepf","given":"N. R."},{"family":"Shen","given":"X."},{"family":"Stolle","given":"C."},{"family":"Tangborn","given":"A."},{"family":"Tøffner-Clausen","given":"L."},{"family":"Toh","given":"H."},{"family":"Torta","given":"J. M."},{"family":"Varner","given":"J."},{"family":"Vervelidou","given":"F."},{"family":"Vigneron","given":"P."},{"family":"Wardinski","given":"I."},{"family":"Wicht","given":"J."},{"family":"Woods","given":"A."},{"family":"Yang","given":"Y."},{"family":"Zeren","given":"Z."},{"family":"Zhou","given":"B."}],"issued":{"date-parts":[["2021",2,11]]}}},{"id":2273,"uris":["http://zotero.org/users/9898907/items/SFZPDN8S"],"itemData":{"id":2273,"type":"software","medium":"R","title":"oce: Analysis of Oceanographic Data","URL":"https://CRAN.R-project.org/package=oce","version":"1.8-3","author":[{"family":"Kelley","given":"Dan"},{"family":"Richards","given":"Clark"}],"issued":{"date-parts":[["2024"]]}}}],"schema":"https://github.com/citation-style-language/schema/raw/master/csl-citation.json"} </w:instrText>
      </w:r>
      <w:r w:rsidR="00F02727">
        <w:fldChar w:fldCharType="separate"/>
      </w:r>
      <w:r w:rsidR="00B43CB7" w:rsidRPr="00B43CB7">
        <w:rPr>
          <w:rFonts w:ascii="Aptos" w:hAnsi="Aptos"/>
        </w:rPr>
        <w:t>(Alken et al., 2021; Kelley &amp; Richards, 2024)</w:t>
      </w:r>
      <w:r w:rsidR="00F02727">
        <w:fldChar w:fldCharType="end"/>
      </w:r>
      <w:r w:rsidR="00324AEC" w:rsidRPr="00F02727">
        <w:t xml:space="preserve">. </w:t>
      </w:r>
      <w:r w:rsidR="000B3592" w:rsidRPr="00F02727">
        <w:t xml:space="preserve">These magnetic field values were </w:t>
      </w:r>
      <w:r w:rsidR="00400C17" w:rsidRPr="00F02727">
        <w:t>rounded to an assumed sensitivity of birds of 0.5 for inclination and declination and 200 for intensity</w:t>
      </w:r>
      <w:r w:rsidR="00B43CB7">
        <w:t xml:space="preserve"> </w:t>
      </w:r>
      <w:r w:rsidR="00B43CB7">
        <w:fldChar w:fldCharType="begin"/>
      </w:r>
      <w:r w:rsidR="00B43CB7">
        <w:instrText xml:space="preserve"> ADDIN ZOTERO_ITEM CSL_CITATION {"citationID":"irHyKel5","properties":{"formattedCitation":"(Schneider et al., 2023)","plainCitation":"(Schneider et al., 2023)","noteIndex":0},"citationItems":[{"id":2260,"uris":["http://zotero.org/users/9898907/items/SU5Y45IP"],"itemData":{"id":2260,"type":"article-journal","abstract":"Virtual magnetic displacements are used to examine the magnetoreceptive ability of animals by changing the local magnetic field to emulate one that exists elsewhere. This technique can be used to test whether animals use a magnetic map. The viability of a magnetic map is dependant upon which magnetic parameters an animal’s coordinate system is composed of, and how sensitive they are to those parameters. Previous research has not considered the degree to which sensitivity can change an animal’s impression of where a virtual magnetic displacement is located. We re-assessed all published studies that use virtual magnetic displacements assuming the highest likely level of sensitivity to magnetic parameters in animals. The vast majority are susceptible to the existence of alternate possible virtual locations. In some cases, this can cause results to become ambiguous. We present a tool for visualising all possible virtual magnetic displacement alternative locations (ViMDAL) and propose changes to how further research on animal magnetoreception is conducted and reported.","container-title":"Communications Biology","DOI":"10.1038/s42003-023-04530-w","ISSN":"2399-3642","issue":"1","journalAbbreviation":"Commun Biol","language":"en","license":"2023 The Author(s)","note":"publisher: Nature Publishing Group\nRead_Status: Read\nRead_Status_Date: 2024-11-25T13:17:00.568Z","page":"1-8","source":"www.nature.com","title":"Sense of doubt: inaccurate and alternate locations of virtual magnetic displacements may give a distorted view of animal magnetoreception ability","title-short":"Sense of doubt","volume":"6","author":[{"family":"Schneider","given":"Will T."},{"family":"Packmor","given":"Florian"},{"family":"Lindecke","given":"Oliver"},{"family":"Holland","given":"Richard A."}],"issued":{"date-parts":[["2023",2,20]]}}}],"schema":"https://github.com/citation-style-language/schema/raw/master/csl-citation.json"} </w:instrText>
      </w:r>
      <w:r w:rsidR="00B43CB7">
        <w:fldChar w:fldCharType="separate"/>
      </w:r>
      <w:r w:rsidR="00B43CB7" w:rsidRPr="00B43CB7">
        <w:rPr>
          <w:rFonts w:ascii="Aptos" w:hAnsi="Aptos"/>
        </w:rPr>
        <w:t>(Schneider et al., 2023)</w:t>
      </w:r>
      <w:r w:rsidR="00B43CB7">
        <w:fldChar w:fldCharType="end"/>
      </w:r>
      <w:r w:rsidR="000B3592" w:rsidRPr="00F02727">
        <w:t xml:space="preserve">. Furthermore, we created a raster with the magnetic field values of each bird individual during the intermediate time of the first spring migration of this individual bird. </w:t>
      </w:r>
      <w:r w:rsidR="00027DF4" w:rsidRPr="00F02727">
        <w:t xml:space="preserve">Finally, </w:t>
      </w:r>
      <w:r w:rsidR="000B3592" w:rsidRPr="00F02727">
        <w:t xml:space="preserve">we extracted all grid cells of the spring migration which lied within the </w:t>
      </w:r>
      <w:r w:rsidR="00027DF4" w:rsidRPr="00F02727">
        <w:t>range of the magnetic field from the autumn migration</w:t>
      </w:r>
      <w:r w:rsidR="00B43CB7">
        <w:t xml:space="preserve">, an approach used already elsewhere </w:t>
      </w:r>
      <w:r w:rsidR="00B43CB7">
        <w:fldChar w:fldCharType="begin"/>
      </w:r>
      <w:r w:rsidR="00B43CB7">
        <w:instrText xml:space="preserve"> ADDIN ZOTERO_ITEM CSL_CITATION {"citationID":"7DK5AZSl","properties":{"formattedCitation":"(Schneider et al., 2023)","plainCitation":"(Schneider et al., 2023)","noteIndex":0},"citationItems":[{"id":2260,"uris":["http://zotero.org/users/9898907/items/SU5Y45IP"],"itemData":{"id":2260,"type":"article-journal","abstract":"Virtual magnetic displacements are used to examine the magnetoreceptive ability of animals by changing the local magnetic field to emulate one that exists elsewhere. This technique can be used to test whether animals use a magnetic map. The viability of a magnetic map is dependant upon which magnetic parameters an animal’s coordinate system is composed of, and how sensitive they are to those parameters. Previous research has not considered the degree to which sensitivity can change an animal’s impression of where a virtual magnetic displacement is located. We re-assessed all published studies that use virtual magnetic displacements assuming the highest likely level of sensitivity to magnetic parameters in animals. The vast majority are susceptible to the existence of alternate possible virtual locations. In some cases, this can cause results to become ambiguous. We present a tool for visualising all possible virtual magnetic displacement alternative locations (ViMDAL) and propose changes to how further research on animal magnetoreception is conducted and reported.","container-title":"Communications Biology","DOI":"10.1038/s42003-023-04530-w","ISSN":"2399-3642","issue":"1","journalAbbreviation":"Commun Biol","language":"en","license":"2023 The Author(s)","note":"publisher: Nature Publishing Group\nRead_Status: Read\nRead_Status_Date: 2024-11-25T13:17:00.568Z","page":"1-8","source":"www.nature.com","title":"Sense of doubt: inaccurate and alternate locations of virtual magnetic displacements may give a distorted view of animal magnetoreception ability","title-short":"Sense of doubt","volume":"6","author":[{"family":"Schneider","given":"Will T."},{"family":"Packmor","given":"Florian"},{"family":"Lindecke","given":"Oliver"},{"family":"Holland","given":"Richard A."}],"issued":{"date-parts":[["2023",2,20]]}}}],"schema":"https://github.com/citation-style-language/schema/raw/master/csl-citation.json"} </w:instrText>
      </w:r>
      <w:r w:rsidR="00B43CB7">
        <w:fldChar w:fldCharType="separate"/>
      </w:r>
      <w:r w:rsidR="00B43CB7" w:rsidRPr="00B43CB7">
        <w:rPr>
          <w:rFonts w:ascii="Aptos" w:hAnsi="Aptos"/>
        </w:rPr>
        <w:t>(Schneider et al., 2023)</w:t>
      </w:r>
      <w:r w:rsidR="00B43CB7">
        <w:fldChar w:fldCharType="end"/>
      </w:r>
      <w:r w:rsidR="00027DF4" w:rsidRPr="00F02727">
        <w:t>. This produces a representation of the magnetic field experienced during autumn transferred to the changed magnetic field during the spring migration and can be seen as envelopes. The spring migration routes were plotted on the</w:t>
      </w:r>
      <w:r w:rsidR="00B43CB7">
        <w:t>se</w:t>
      </w:r>
      <w:r w:rsidR="00027DF4" w:rsidRPr="00F02727">
        <w:t xml:space="preserve"> </w:t>
      </w:r>
      <w:r w:rsidR="00B43CB7">
        <w:t xml:space="preserve">bird specific </w:t>
      </w:r>
      <w:r w:rsidR="00027DF4" w:rsidRPr="00F02727">
        <w:t>magnetic field envelopes</w:t>
      </w:r>
      <w:r w:rsidR="006E55FE" w:rsidRPr="00F02727">
        <w:t xml:space="preserve">. </w:t>
      </w:r>
    </w:p>
    <w:p w14:paraId="578A33C8" w14:textId="77777777" w:rsidR="009F6619" w:rsidRPr="00F02727" w:rsidRDefault="009F7D8E" w:rsidP="009F7D8E">
      <w:pPr>
        <w:jc w:val="both"/>
        <w:sectPr w:rsidR="009F6619" w:rsidRPr="00F02727" w:rsidSect="009F6619">
          <w:pgSz w:w="11906" w:h="16838"/>
          <w:pgMar w:top="1417" w:right="1417" w:bottom="1134" w:left="1417" w:header="708" w:footer="708" w:gutter="0"/>
          <w:cols w:space="708"/>
          <w:docGrid w:linePitch="360"/>
        </w:sectPr>
      </w:pPr>
      <w:r w:rsidRPr="00F02727">
        <w:t xml:space="preserve">All data and code </w:t>
      </w:r>
      <w:r w:rsidR="009F6619" w:rsidRPr="00F02727">
        <w:t>are</w:t>
      </w:r>
      <w:r w:rsidRPr="00F02727">
        <w:t xml:space="preserve"> available at </w:t>
      </w:r>
      <w:hyperlink r:id="rId5" w:history="1">
        <w:r w:rsidRPr="00F02727">
          <w:rPr>
            <w:rStyle w:val="Hyperlink"/>
          </w:rPr>
          <w:t>https://github.com/Vogelwarte/MagneticNavigation</w:t>
        </w:r>
      </w:hyperlink>
      <w:r w:rsidRPr="00F02727">
        <w:t>.</w:t>
      </w:r>
    </w:p>
    <w:p w14:paraId="3CD71EF2" w14:textId="2E0B29FD" w:rsidR="0090686A" w:rsidRPr="00F02727" w:rsidRDefault="001B69B8">
      <w:pPr>
        <w:pStyle w:val="Listenabsatz"/>
        <w:numPr>
          <w:ilvl w:val="0"/>
          <w:numId w:val="1"/>
        </w:numPr>
        <w:rPr>
          <w:b/>
          <w:bCs/>
        </w:rPr>
      </w:pPr>
      <w:r w:rsidRPr="00F02727">
        <w:rPr>
          <w:b/>
          <w:bCs/>
        </w:rPr>
        <w:lastRenderedPageBreak/>
        <w:t>Result</w:t>
      </w:r>
      <w:r w:rsidR="00CE0DE8" w:rsidRPr="00F02727">
        <w:rPr>
          <w:b/>
          <w:bCs/>
        </w:rPr>
        <w:t>s</w:t>
      </w:r>
      <w:r w:rsidR="0027135A">
        <w:rPr>
          <w:b/>
          <w:bCs/>
        </w:rPr>
        <w:t xml:space="preserve"> and Discussion</w:t>
      </w:r>
    </w:p>
    <w:p w14:paraId="5601959F" w14:textId="17E8C8D9" w:rsidR="00BA2A90" w:rsidRDefault="00F02727" w:rsidP="00BA2A90">
      <w:pPr>
        <w:jc w:val="both"/>
      </w:pPr>
      <w:r w:rsidRPr="00F02727">
        <w:t>Most</w:t>
      </w:r>
      <w:r w:rsidR="00BA2A90" w:rsidRPr="00F02727">
        <w:t xml:space="preserve"> Egyptian Vultures and Red Kites stay</w:t>
      </w:r>
      <w:r w:rsidRPr="00F02727">
        <w:t>ed</w:t>
      </w:r>
      <w:r w:rsidR="00BA2A90" w:rsidRPr="00F02727">
        <w:t xml:space="preserve"> within the scope of </w:t>
      </w:r>
      <w:r w:rsidR="006E55FE" w:rsidRPr="00F02727">
        <w:t xml:space="preserve">a known magnetic field from autumn migration </w:t>
      </w:r>
      <w:r w:rsidR="00BA2A90" w:rsidRPr="00F02727">
        <w:t>during their first</w:t>
      </w:r>
      <w:r w:rsidR="006E55FE" w:rsidRPr="00F02727">
        <w:t xml:space="preserve"> return journey in spring</w:t>
      </w:r>
      <w:r w:rsidR="00BA2A90" w:rsidRPr="00F02727">
        <w:t xml:space="preserve">. However, few young raptors </w:t>
      </w:r>
      <w:r w:rsidR="00397B25">
        <w:t>left</w:t>
      </w:r>
      <w:r w:rsidR="00BA2A90" w:rsidRPr="00F02727">
        <w:t xml:space="preserve"> the</w:t>
      </w:r>
      <w:r w:rsidR="00397B25">
        <w:t xml:space="preserve"> </w:t>
      </w:r>
      <w:r w:rsidR="00BA2A90" w:rsidRPr="00F02727">
        <w:t xml:space="preserve">known magnetic field to a significant extend, as for example the </w:t>
      </w:r>
      <w:r w:rsidR="006E55FE" w:rsidRPr="00F02727">
        <w:t xml:space="preserve">Egyptian </w:t>
      </w:r>
      <w:r w:rsidRPr="00F02727">
        <w:t>v</w:t>
      </w:r>
      <w:r w:rsidR="006E55FE" w:rsidRPr="00F02727">
        <w:t xml:space="preserve">ultures Polya, Sanie, Oriana, Iliaz, Boyana, </w:t>
      </w:r>
      <w:r w:rsidRPr="00F02727">
        <w:t xml:space="preserve">and Zara </w:t>
      </w:r>
      <w:r w:rsidR="00397B25">
        <w:t>as well as</w:t>
      </w:r>
      <w:r w:rsidRPr="00F02727">
        <w:t xml:space="preserve"> the </w:t>
      </w:r>
      <w:proofErr w:type="gramStart"/>
      <w:r w:rsidR="0027135A">
        <w:t>R</w:t>
      </w:r>
      <w:r w:rsidR="00BA2A90" w:rsidRPr="00F02727">
        <w:t>ed</w:t>
      </w:r>
      <w:proofErr w:type="gramEnd"/>
      <w:r w:rsidR="00BA2A90" w:rsidRPr="00F02727">
        <w:t xml:space="preserve"> </w:t>
      </w:r>
      <w:r w:rsidRPr="00F02727">
        <w:t>k</w:t>
      </w:r>
      <w:r w:rsidR="00BA2A90" w:rsidRPr="00F02727">
        <w:t>ite</w:t>
      </w:r>
      <w:r w:rsidRPr="00F02727">
        <w:t>s</w:t>
      </w:r>
      <w:r w:rsidR="00BA2A90" w:rsidRPr="00F02727">
        <w:t xml:space="preserve"> 926 and </w:t>
      </w:r>
      <w:r w:rsidRPr="00F02727">
        <w:t xml:space="preserve">to lesser extend 487. </w:t>
      </w:r>
      <w:r w:rsidR="00A6699D">
        <w:t xml:space="preserve">Thus, we cannot exclude magnetic cues to play a role in orientation of Egyptian vultures and </w:t>
      </w:r>
      <w:proofErr w:type="gramStart"/>
      <w:r w:rsidR="00A6699D">
        <w:t>Red</w:t>
      </w:r>
      <w:proofErr w:type="gramEnd"/>
      <w:r w:rsidR="00A6699D">
        <w:t xml:space="preserve"> kites. </w:t>
      </w:r>
    </w:p>
    <w:p w14:paraId="73D723E7" w14:textId="48F1085F" w:rsidR="00912BD9" w:rsidRDefault="00B37674" w:rsidP="00BA2A90">
      <w:pPr>
        <w:jc w:val="both"/>
      </w:pPr>
      <w:r w:rsidRPr="00F02727">
        <w:rPr>
          <w:b/>
          <w:bCs/>
          <w:noProof/>
        </w:rPr>
        <mc:AlternateContent>
          <mc:Choice Requires="wpg">
            <w:drawing>
              <wp:anchor distT="0" distB="0" distL="114300" distR="114300" simplePos="0" relativeHeight="251658240" behindDoc="0" locked="0" layoutInCell="1" allowOverlap="1" wp14:anchorId="64D58E3F" wp14:editId="3BE55AC8">
                <wp:simplePos x="0" y="0"/>
                <wp:positionH relativeFrom="margin">
                  <wp:align>right</wp:align>
                </wp:positionH>
                <wp:positionV relativeFrom="paragraph">
                  <wp:posOffset>2084705</wp:posOffset>
                </wp:positionV>
                <wp:extent cx="5760720" cy="5429250"/>
                <wp:effectExtent l="0" t="0" r="0" b="0"/>
                <wp:wrapSquare wrapText="bothSides"/>
                <wp:docPr id="1278270513" name="Gruppieren 2"/>
                <wp:cNvGraphicFramePr/>
                <a:graphic xmlns:a="http://schemas.openxmlformats.org/drawingml/2006/main">
                  <a:graphicData uri="http://schemas.microsoft.com/office/word/2010/wordprocessingGroup">
                    <wpg:wgp>
                      <wpg:cNvGrpSpPr/>
                      <wpg:grpSpPr>
                        <a:xfrm>
                          <a:off x="0" y="0"/>
                          <a:ext cx="5760720" cy="5429250"/>
                          <a:chOff x="1" y="247678"/>
                          <a:chExt cx="5791200" cy="5458898"/>
                        </a:xfrm>
                      </wpg:grpSpPr>
                      <pic:pic xmlns:pic="http://schemas.openxmlformats.org/drawingml/2006/picture">
                        <pic:nvPicPr>
                          <pic:cNvPr id="1086232567" name="Grafik 1" descr="Ein Bild, das Text, Screenshot, Diagramm enthält.&#10;&#10;Automatisch generierte Beschreibung"/>
                          <pic:cNvPicPr>
                            <a:picLocks noChangeAspect="1"/>
                          </pic:cNvPicPr>
                        </pic:nvPicPr>
                        <pic:blipFill rotWithShape="1">
                          <a:blip r:embed="rId6" cstate="print">
                            <a:extLst>
                              <a:ext uri="{28A0092B-C50C-407E-A947-70E740481C1C}">
                                <a14:useLocalDpi xmlns:a14="http://schemas.microsoft.com/office/drawing/2010/main" val="0"/>
                              </a:ext>
                            </a:extLst>
                          </a:blip>
                          <a:srcRect l="1" t="11469" r="27886" b="8124"/>
                          <a:stretch/>
                        </pic:blipFill>
                        <pic:spPr bwMode="auto">
                          <a:xfrm>
                            <a:off x="1" y="247678"/>
                            <a:ext cx="5772149" cy="4826868"/>
                          </a:xfrm>
                          <a:prstGeom prst="rect">
                            <a:avLst/>
                          </a:prstGeom>
                          <a:noFill/>
                          <a:ln>
                            <a:noFill/>
                          </a:ln>
                          <a:extLst>
                            <a:ext uri="{53640926-AAD7-44D8-BBD7-CCE9431645EC}">
                              <a14:shadowObscured xmlns:a14="http://schemas.microsoft.com/office/drawing/2010/main"/>
                            </a:ext>
                          </a:extLst>
                        </pic:spPr>
                      </pic:pic>
                      <wps:wsp>
                        <wps:cNvPr id="1130701291" name="Textfeld 1"/>
                        <wps:cNvSpPr txBox="1"/>
                        <wps:spPr>
                          <a:xfrm>
                            <a:off x="171451" y="5115500"/>
                            <a:ext cx="5619750" cy="591076"/>
                          </a:xfrm>
                          <a:prstGeom prst="rect">
                            <a:avLst/>
                          </a:prstGeom>
                          <a:solidFill>
                            <a:prstClr val="white"/>
                          </a:solidFill>
                          <a:ln>
                            <a:noFill/>
                          </a:ln>
                        </wps:spPr>
                        <wps:txbx>
                          <w:txbxContent>
                            <w:p w14:paraId="2AE161B8" w14:textId="5D6A6C87" w:rsidR="00B37674" w:rsidRPr="0090686A" w:rsidRDefault="00B37674" w:rsidP="00B37674">
                              <w:pPr>
                                <w:pStyle w:val="Beschriftung"/>
                                <w:rPr>
                                  <w:b/>
                                  <w:bCs/>
                                  <w:noProof/>
                                  <w:color w:val="auto"/>
                                </w:rPr>
                              </w:pPr>
                              <w:r w:rsidRPr="0090686A">
                                <w:rPr>
                                  <w:b/>
                                  <w:bCs/>
                                  <w:color w:val="auto"/>
                                </w:rPr>
                                <w:t xml:space="preserve">Figure </w:t>
                              </w:r>
                              <w:r w:rsidRPr="0090686A">
                                <w:rPr>
                                  <w:b/>
                                  <w:bCs/>
                                  <w:color w:val="auto"/>
                                </w:rPr>
                                <w:fldChar w:fldCharType="begin"/>
                              </w:r>
                              <w:r w:rsidRPr="0090686A">
                                <w:rPr>
                                  <w:b/>
                                  <w:bCs/>
                                  <w:color w:val="auto"/>
                                </w:rPr>
                                <w:instrText xml:space="preserve"> SEQ Figure \* ARABIC </w:instrText>
                              </w:r>
                              <w:r w:rsidRPr="0090686A">
                                <w:rPr>
                                  <w:b/>
                                  <w:bCs/>
                                  <w:color w:val="auto"/>
                                </w:rPr>
                                <w:fldChar w:fldCharType="separate"/>
                              </w:r>
                              <w:r>
                                <w:rPr>
                                  <w:b/>
                                  <w:bCs/>
                                  <w:noProof/>
                                  <w:color w:val="auto"/>
                                </w:rPr>
                                <w:t>1</w:t>
                              </w:r>
                              <w:r w:rsidRPr="0090686A">
                                <w:rPr>
                                  <w:b/>
                                  <w:bCs/>
                                  <w:color w:val="auto"/>
                                </w:rPr>
                                <w:fldChar w:fldCharType="end"/>
                              </w:r>
                              <w:r w:rsidRPr="0090686A">
                                <w:rPr>
                                  <w:b/>
                                  <w:bCs/>
                                  <w:color w:val="auto"/>
                                </w:rPr>
                                <w:t xml:space="preserve">: </w:t>
                              </w:r>
                              <w:r w:rsidRPr="0090686A">
                                <w:rPr>
                                  <w:i w:val="0"/>
                                  <w:iCs w:val="0"/>
                                  <w:color w:val="auto"/>
                                </w:rPr>
                                <w:t>Experienced Magnetic Field During First Autumn Migration in Juvenile Egyptian Vultures</w:t>
                              </w:r>
                              <w:r>
                                <w:rPr>
                                  <w:i w:val="0"/>
                                  <w:iCs w:val="0"/>
                                  <w:color w:val="auto"/>
                                </w:rPr>
                                <w:t>.</w:t>
                              </w:r>
                              <w:r w:rsidR="007E019A">
                                <w:rPr>
                                  <w:i w:val="0"/>
                                  <w:iCs w:val="0"/>
                                  <w:color w:val="auto"/>
                                </w:rPr>
                                <w:t xml:space="preserve"> The grey shade represents the magnetic field (given by inclination, declination and intensity plus an uncertainty) from the first autumn migration transferred to a mean date during spring migration. Line represents movements of Egyptian vultures where red is first spring migration, blue is first autumn migration and dark grey is stationary behaviour.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4D58E3F" id="Gruppieren 2" o:spid="_x0000_s1026" style="position:absolute;left:0;text-align:left;margin-left:402.4pt;margin-top:164.15pt;width:453.6pt;height:427.5pt;z-index:251658240;mso-position-horizontal:right;mso-position-horizontal-relative:margin;mso-height-relative:margin" coordorigin=",2476" coordsize="57912,545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 o:spid="_x0000_s1027" type="#_x0000_t75" alt="Ein Bild, das Text, Screenshot, Diagramm enthält.&#10;&#10;Automatisch generierte Beschreibung" style="position:absolute;top:2476;width:57721;height:482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">
                  <v:imagedata r:id="rId7" o:title="Ein Bild, das Text, Screenshot, Diagramm enthält" croptop="7516f" cropbottom="5324f" cropleft="1f" cropright="18275f"/>
                </v:shape>
                <v:shapetype id="_x0000_t202" coordsize="21600,21600" o:spt="202" path="m,l,21600r21600,l21600,xe">
                  <v:stroke joinstyle="miter"/>
                  <v:path gradientshapeok="t" o:connecttype="rect"/>
                </v:shapetype>
                <v:shape id="Textfeld 1" o:spid="_x0000_s1028" type="#_x0000_t202" style="position:absolute;left:1714;top:51155;width:56198;height:5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" stroked="f">
                  <v:textbox inset="0,0,0,0">
                    <w:txbxContent>
                      <w:p w14:paraId="2AE161B8" w14:textId="5D6A6C87" w:rsidR="00B37674" w:rsidRPr="0090686A" w:rsidRDefault="00B37674" w:rsidP="00B37674">
                        <w:pPr>
                          <w:pStyle w:val="Beschriftung"/>
                          <w:rPr>
                            <w:b/>
                            <w:bCs/>
                            <w:noProof/>
                            <w:color w:val="auto"/>
                          </w:rPr>
                        </w:pPr>
                        <w:r w:rsidRPr="0090686A">
                          <w:rPr>
                            <w:b/>
                            <w:bCs/>
                            <w:color w:val="auto"/>
                          </w:rPr>
                          <w:t xml:space="preserve">Figure </w:t>
                        </w:r>
                        <w:r w:rsidRPr="0090686A">
                          <w:rPr>
                            <w:b/>
                            <w:bCs/>
                            <w:color w:val="auto"/>
                          </w:rPr>
                          <w:fldChar w:fldCharType="begin"/>
                        </w:r>
                        <w:r w:rsidRPr="0090686A">
                          <w:rPr>
                            <w:b/>
                            <w:bCs/>
                            <w:color w:val="auto"/>
                          </w:rPr>
                          <w:instrText xml:space="preserve"> SEQ Figure \* ARABIC </w:instrText>
                        </w:r>
                        <w:r w:rsidRPr="0090686A">
                          <w:rPr>
                            <w:b/>
                            <w:bCs/>
                            <w:color w:val="auto"/>
                          </w:rPr>
                          <w:fldChar w:fldCharType="separate"/>
                        </w:r>
                        <w:r>
                          <w:rPr>
                            <w:b/>
                            <w:bCs/>
                            <w:noProof/>
                            <w:color w:val="auto"/>
                          </w:rPr>
                          <w:t>1</w:t>
                        </w:r>
                        <w:r w:rsidRPr="0090686A">
                          <w:rPr>
                            <w:b/>
                            <w:bCs/>
                            <w:color w:val="auto"/>
                          </w:rPr>
                          <w:fldChar w:fldCharType="end"/>
                        </w:r>
                        <w:r w:rsidRPr="0090686A">
                          <w:rPr>
                            <w:b/>
                            <w:bCs/>
                            <w:color w:val="auto"/>
                          </w:rPr>
                          <w:t xml:space="preserve">: </w:t>
                        </w:r>
                        <w:r w:rsidRPr="0090686A">
                          <w:rPr>
                            <w:i w:val="0"/>
                            <w:iCs w:val="0"/>
                            <w:color w:val="auto"/>
                          </w:rPr>
                          <w:t>Experienced Magnetic Field During First Autumn Migration in Juvenile Egyptian Vultures</w:t>
                        </w:r>
                        <w:r>
                          <w:rPr>
                            <w:i w:val="0"/>
                            <w:iCs w:val="0"/>
                            <w:color w:val="auto"/>
                          </w:rPr>
                          <w:t>.</w:t>
                        </w:r>
                        <w:r w:rsidR="007E019A">
                          <w:rPr>
                            <w:i w:val="0"/>
                            <w:iCs w:val="0"/>
                            <w:color w:val="auto"/>
                          </w:rPr>
                          <w:t xml:space="preserve"> The grey shade represents the magnetic field (given by inclination, declination and intensity plus an uncertainty) from the first autumn migration transferred to a mean date during spring migration. Line represents movements of Egyptian vultures where red is first spring migration, blue is first autumn migration and dark grey is stationary behaviour. </w:t>
                        </w:r>
                      </w:p>
                    </w:txbxContent>
                  </v:textbox>
                </v:shape>
                <w10:wrap type="square" anchorx="margin"/>
              </v:group>
            </w:pict>
          </mc:Fallback>
        </mc:AlternateContent>
      </w:r>
      <w:r w:rsidR="00A6699D">
        <w:t xml:space="preserve">However, deviations from the autumn migration magnetic envelopes during spring migration could originate from various sources: </w:t>
      </w:r>
      <w:r w:rsidR="00E23411">
        <w:t xml:space="preserve">Random </w:t>
      </w:r>
      <w:r w:rsidR="001B4014">
        <w:t>spatial</w:t>
      </w:r>
      <w:r w:rsidR="00E23411">
        <w:t xml:space="preserve"> patterns of Egyptian vultures during a varying period of juvenile roaming lead to difficulties in the distinction between migratory and juvenile erratically periods</w:t>
      </w:r>
      <w:r w:rsidR="001B4014">
        <w:t xml:space="preserve"> (see Figure 1, for example Iliaz and Zara)</w:t>
      </w:r>
      <w:r w:rsidR="00E23411">
        <w:t xml:space="preserve">. Furthermore, we </w:t>
      </w:r>
      <w:r w:rsidR="001B4014">
        <w:t>annotated</w:t>
      </w:r>
      <w:r w:rsidR="00E23411">
        <w:t xml:space="preserve"> migratory periods </w:t>
      </w:r>
      <w:proofErr w:type="gramStart"/>
      <w:r w:rsidR="001B4014">
        <w:t>on a monthly basis</w:t>
      </w:r>
      <w:proofErr w:type="gramEnd"/>
      <w:r w:rsidR="001B4014">
        <w:t xml:space="preserve"> which might introduce classification errors</w:t>
      </w:r>
      <w:r w:rsidR="00A6699D">
        <w:t xml:space="preserve"> </w:t>
      </w:r>
      <w:r w:rsidR="001B4014">
        <w:t xml:space="preserve">as for example in the Egyptian vulture Elizabeth (see Figure 1). In comparison, </w:t>
      </w:r>
      <w:r>
        <w:t xml:space="preserve">migration annotation in </w:t>
      </w:r>
      <w:proofErr w:type="gramStart"/>
      <w:r w:rsidR="007E019A">
        <w:t>Red</w:t>
      </w:r>
      <w:proofErr w:type="gramEnd"/>
      <w:r>
        <w:t xml:space="preserve"> kites was done weekly and possible migratory routes are spatially restricted on the Iberian peninsula leading to less diverse </w:t>
      </w:r>
      <w:r>
        <w:lastRenderedPageBreak/>
        <w:t>migration routes with all but one Red kite 928 staying within the known magnetic envelopes (see Figure 2).</w:t>
      </w:r>
    </w:p>
    <w:p w14:paraId="28D85A51" w14:textId="3596BFB2" w:rsidR="00912BD9" w:rsidRDefault="00912BD9" w:rsidP="00BA2A90">
      <w:pPr>
        <w:jc w:val="both"/>
      </w:pPr>
      <w:r>
        <w:t xml:space="preserve">Additional plots can be accessed at </w:t>
      </w:r>
      <w:hyperlink r:id="rId8" w:history="1">
        <w:r w:rsidRPr="00680A13">
          <w:rPr>
            <w:rStyle w:val="Hyperlink"/>
          </w:rPr>
          <w:t>https://github.com/Vogelwarte/MagneticNavigation/tree/master/output</w:t>
        </w:r>
      </w:hyperlink>
      <w:r>
        <w:t xml:space="preserve">. </w:t>
      </w:r>
    </w:p>
    <w:p w14:paraId="5BB42030" w14:textId="2843BC49" w:rsidR="007E019A" w:rsidRDefault="007E019A" w:rsidP="007E019A">
      <w:pPr>
        <w:pStyle w:val="Listenabsatz"/>
        <w:numPr>
          <w:ilvl w:val="0"/>
          <w:numId w:val="1"/>
        </w:numPr>
        <w:jc w:val="both"/>
      </w:pPr>
      <w:r w:rsidRPr="007E019A">
        <w:rPr>
          <w:b/>
          <w:bCs/>
        </w:rPr>
        <w:t>Conclusion</w:t>
      </w:r>
    </w:p>
    <w:p w14:paraId="6172D3A5" w14:textId="512DF0A2" w:rsidR="006565B4" w:rsidRDefault="007E019A" w:rsidP="00BA2A90">
      <w:pPr>
        <w:jc w:val="both"/>
      </w:pPr>
      <w:r w:rsidRPr="00F02727">
        <w:rPr>
          <w:noProof/>
        </w:rPr>
        <mc:AlternateContent>
          <mc:Choice Requires="wpg">
            <w:drawing>
              <wp:anchor distT="0" distB="0" distL="114300" distR="114300" simplePos="0" relativeHeight="251659264" behindDoc="0" locked="0" layoutInCell="1" allowOverlap="1" wp14:anchorId="634D1094" wp14:editId="78141988">
                <wp:simplePos x="0" y="0"/>
                <wp:positionH relativeFrom="margin">
                  <wp:align>right</wp:align>
                </wp:positionH>
                <wp:positionV relativeFrom="paragraph">
                  <wp:posOffset>1955800</wp:posOffset>
                </wp:positionV>
                <wp:extent cx="5760720" cy="5571490"/>
                <wp:effectExtent l="0" t="0" r="0" b="0"/>
                <wp:wrapSquare wrapText="bothSides"/>
                <wp:docPr id="1308786118" name="Gruppieren 10"/>
                <wp:cNvGraphicFramePr/>
                <a:graphic xmlns:a="http://schemas.openxmlformats.org/drawingml/2006/main">
                  <a:graphicData uri="http://schemas.microsoft.com/office/word/2010/wordprocessingGroup">
                    <wpg:wgp>
                      <wpg:cNvGrpSpPr/>
                      <wpg:grpSpPr>
                        <a:xfrm>
                          <a:off x="0" y="0"/>
                          <a:ext cx="5760720" cy="5572124"/>
                          <a:chOff x="0" y="0"/>
                          <a:chExt cx="5876925" cy="5684549"/>
                        </a:xfrm>
                      </wpg:grpSpPr>
                      <wps:wsp>
                        <wps:cNvPr id="1488813380" name="Textfeld 1"/>
                        <wps:cNvSpPr txBox="1"/>
                        <wps:spPr>
                          <a:xfrm>
                            <a:off x="257175" y="5095875"/>
                            <a:ext cx="5619750" cy="588674"/>
                          </a:xfrm>
                          <a:prstGeom prst="rect">
                            <a:avLst/>
                          </a:prstGeom>
                          <a:solidFill>
                            <a:prstClr val="white"/>
                          </a:solidFill>
                          <a:ln>
                            <a:noFill/>
                          </a:ln>
                        </wps:spPr>
                        <wps:txbx>
                          <w:txbxContent>
                            <w:p w14:paraId="10FBF3F1" w14:textId="321AB71D" w:rsidR="00020D25" w:rsidRPr="0090686A" w:rsidRDefault="00020D25" w:rsidP="00020D25">
                              <w:pPr>
                                <w:pStyle w:val="Beschriftung"/>
                                <w:rPr>
                                  <w:b/>
                                  <w:bCs/>
                                  <w:noProof/>
                                  <w:color w:val="auto"/>
                                </w:rPr>
                              </w:pPr>
                              <w:r w:rsidRPr="0090686A">
                                <w:rPr>
                                  <w:b/>
                                  <w:bCs/>
                                  <w:color w:val="auto"/>
                                </w:rPr>
                                <w:t>Figure</w:t>
                              </w:r>
                              <w:r>
                                <w:rPr>
                                  <w:b/>
                                  <w:bCs/>
                                  <w:color w:val="auto"/>
                                </w:rPr>
                                <w:t xml:space="preserve"> 2</w:t>
                              </w:r>
                              <w:r w:rsidRPr="0090686A">
                                <w:rPr>
                                  <w:b/>
                                  <w:bCs/>
                                  <w:color w:val="auto"/>
                                </w:rPr>
                                <w:t xml:space="preserve">: </w:t>
                              </w:r>
                              <w:r w:rsidRPr="0090686A">
                                <w:rPr>
                                  <w:i w:val="0"/>
                                  <w:iCs w:val="0"/>
                                  <w:color w:val="auto"/>
                                </w:rPr>
                                <w:t xml:space="preserve">Experienced Magnetic Field During First Autumn Migration in Juvenile </w:t>
                              </w:r>
                              <w:r>
                                <w:rPr>
                                  <w:i w:val="0"/>
                                  <w:iCs w:val="0"/>
                                  <w:color w:val="auto"/>
                                </w:rPr>
                                <w:t xml:space="preserve">Red </w:t>
                              </w:r>
                              <w:proofErr w:type="spellStart"/>
                              <w:r>
                                <w:rPr>
                                  <w:i w:val="0"/>
                                  <w:iCs w:val="0"/>
                                  <w:color w:val="auto"/>
                                </w:rPr>
                                <w:t>KItes</w:t>
                              </w:r>
                              <w:proofErr w:type="spellEnd"/>
                              <w:r>
                                <w:rPr>
                                  <w:i w:val="0"/>
                                  <w:iCs w:val="0"/>
                                  <w:color w:val="auto"/>
                                </w:rPr>
                                <w:t>.</w:t>
                              </w:r>
                              <w:r w:rsidR="00ED3655">
                                <w:rPr>
                                  <w:i w:val="0"/>
                                  <w:iCs w:val="0"/>
                                  <w:color w:val="auto"/>
                                </w:rPr>
                                <w:t xml:space="preserve"> </w:t>
                              </w:r>
                              <w:r w:rsidR="00ED3655">
                                <w:rPr>
                                  <w:i w:val="0"/>
                                  <w:iCs w:val="0"/>
                                  <w:color w:val="auto"/>
                                </w:rPr>
                                <w:t>The grey shade represents the magnetic field (given by inclination, declination and intensity plus an uncertainty) from the first autumn migration transferred to a mean date during spring migration</w:t>
                              </w:r>
                              <w:r w:rsidR="00ED3655">
                                <w:rPr>
                                  <w:i w:val="0"/>
                                  <w:iCs w:val="0"/>
                                  <w:color w:val="auto"/>
                                </w:rPr>
                                <w:t xml:space="preserve">. The red line represents the movements of </w:t>
                              </w:r>
                              <w:proofErr w:type="gramStart"/>
                              <w:r w:rsidR="00ED3655">
                                <w:rPr>
                                  <w:i w:val="0"/>
                                  <w:iCs w:val="0"/>
                                  <w:color w:val="auto"/>
                                </w:rPr>
                                <w:t>Red</w:t>
                              </w:r>
                              <w:proofErr w:type="gramEnd"/>
                              <w:r w:rsidR="00ED3655">
                                <w:rPr>
                                  <w:i w:val="0"/>
                                  <w:iCs w:val="0"/>
                                  <w:color w:val="auto"/>
                                </w:rPr>
                                <w:t xml:space="preserve"> kites during their first spring migra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99390426" name="Grafik 1" descr="Ein Bild, das Text, Screenshot, Diagramm enthält.&#10;&#10;Automatisch generierte Beschreibu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43575" cy="5048250"/>
                          </a:xfrm>
                          <a:prstGeom prst="rect">
                            <a:avLst/>
                          </a:prstGeom>
                        </pic:spPr>
                      </pic:pic>
                    </wpg:wgp>
                  </a:graphicData>
                </a:graphic>
                <wp14:sizeRelV relativeFrom="margin">
                  <wp14:pctHeight>0</wp14:pctHeight>
                </wp14:sizeRelV>
              </wp:anchor>
            </w:drawing>
          </mc:Choice>
          <mc:Fallback>
            <w:pict>
              <v:group w14:anchorId="634D1094" id="Gruppieren 10" o:spid="_x0000_s1029" style="position:absolute;left:0;text-align:left;margin-left:402.4pt;margin-top:154pt;width:453.6pt;height:438.7pt;z-index:251659264;mso-position-horizontal:right;mso-position-horizontal-relative:margin;mso-height-relative:margin" coordsize="58769,568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">
                <v:shape id="Textfeld 1" o:spid="_x0000_s1030" type="#_x0000_t202" style="position:absolute;left:2571;top:50958;width:56198;height:58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" stroked="f">
                  <v:textbox inset="0,0,0,0">
                    <w:txbxContent>
                      <w:p w14:paraId="10FBF3F1" w14:textId="321AB71D" w:rsidR="00020D25" w:rsidRPr="0090686A" w:rsidRDefault="00020D25" w:rsidP="00020D25">
                        <w:pPr>
                          <w:pStyle w:val="Beschriftung"/>
                          <w:rPr>
                            <w:b/>
                            <w:bCs/>
                            <w:noProof/>
                            <w:color w:val="auto"/>
                          </w:rPr>
                        </w:pPr>
                        <w:r w:rsidRPr="0090686A">
                          <w:rPr>
                            <w:b/>
                            <w:bCs/>
                            <w:color w:val="auto"/>
                          </w:rPr>
                          <w:t>Figure</w:t>
                        </w:r>
                        <w:r>
                          <w:rPr>
                            <w:b/>
                            <w:bCs/>
                            <w:color w:val="auto"/>
                          </w:rPr>
                          <w:t xml:space="preserve"> 2</w:t>
                        </w:r>
                        <w:r w:rsidRPr="0090686A">
                          <w:rPr>
                            <w:b/>
                            <w:bCs/>
                            <w:color w:val="auto"/>
                          </w:rPr>
                          <w:t xml:space="preserve">: </w:t>
                        </w:r>
                        <w:r w:rsidRPr="0090686A">
                          <w:rPr>
                            <w:i w:val="0"/>
                            <w:iCs w:val="0"/>
                            <w:color w:val="auto"/>
                          </w:rPr>
                          <w:t xml:space="preserve">Experienced Magnetic Field During First Autumn Migration in Juvenile </w:t>
                        </w:r>
                        <w:r>
                          <w:rPr>
                            <w:i w:val="0"/>
                            <w:iCs w:val="0"/>
                            <w:color w:val="auto"/>
                          </w:rPr>
                          <w:t xml:space="preserve">Red </w:t>
                        </w:r>
                        <w:proofErr w:type="spellStart"/>
                        <w:r>
                          <w:rPr>
                            <w:i w:val="0"/>
                            <w:iCs w:val="0"/>
                            <w:color w:val="auto"/>
                          </w:rPr>
                          <w:t>KItes</w:t>
                        </w:r>
                        <w:proofErr w:type="spellEnd"/>
                        <w:r>
                          <w:rPr>
                            <w:i w:val="0"/>
                            <w:iCs w:val="0"/>
                            <w:color w:val="auto"/>
                          </w:rPr>
                          <w:t>.</w:t>
                        </w:r>
                        <w:r w:rsidR="00ED3655">
                          <w:rPr>
                            <w:i w:val="0"/>
                            <w:iCs w:val="0"/>
                            <w:color w:val="auto"/>
                          </w:rPr>
                          <w:t xml:space="preserve"> </w:t>
                        </w:r>
                        <w:r w:rsidR="00ED3655">
                          <w:rPr>
                            <w:i w:val="0"/>
                            <w:iCs w:val="0"/>
                            <w:color w:val="auto"/>
                          </w:rPr>
                          <w:t>The grey shade represents the magnetic field (given by inclination, declination and intensity plus an uncertainty) from the first autumn migration transferred to a mean date during spring migration</w:t>
                        </w:r>
                        <w:r w:rsidR="00ED3655">
                          <w:rPr>
                            <w:i w:val="0"/>
                            <w:iCs w:val="0"/>
                            <w:color w:val="auto"/>
                          </w:rPr>
                          <w:t xml:space="preserve">. The red line represents the movements of </w:t>
                        </w:r>
                        <w:proofErr w:type="gramStart"/>
                        <w:r w:rsidR="00ED3655">
                          <w:rPr>
                            <w:i w:val="0"/>
                            <w:iCs w:val="0"/>
                            <w:color w:val="auto"/>
                          </w:rPr>
                          <w:t>Red</w:t>
                        </w:r>
                        <w:proofErr w:type="gramEnd"/>
                        <w:r w:rsidR="00ED3655">
                          <w:rPr>
                            <w:i w:val="0"/>
                            <w:iCs w:val="0"/>
                            <w:color w:val="auto"/>
                          </w:rPr>
                          <w:t xml:space="preserve"> kites during their first spring migration. </w:t>
                        </w:r>
                      </w:p>
                    </w:txbxContent>
                  </v:textbox>
                </v:shape>
                <v:shape id="Grafik 1" o:spid="_x0000_s1031" type="#_x0000_t75" alt="Ein Bild, das Text, Screenshot, Diagramm enthält.&#10;&#10;Automatisch generierte Beschreibung" style="position:absolute;width:57435;height:504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">
                  <v:imagedata r:id="rId10" o:title="Ein Bild, das Text, Screenshot, Diagramm enthält"/>
                </v:shape>
                <w10:wrap type="square" anchorx="margin"/>
              </v:group>
            </w:pict>
          </mc:Fallback>
        </mc:AlternateContent>
      </w:r>
      <w:r w:rsidR="006565B4">
        <w:t xml:space="preserve">Even though our findings cannot support </w:t>
      </w:r>
      <w:r w:rsidR="00FB18FF">
        <w:t xml:space="preserve">either </w:t>
      </w:r>
      <w:r w:rsidR="006565B4">
        <w:t xml:space="preserve">the use nor disprove </w:t>
      </w:r>
      <w:r w:rsidR="00FB18FF">
        <w:t xml:space="preserve">the application </w:t>
      </w:r>
      <w:r w:rsidR="00FB18FF">
        <w:t xml:space="preserve">of magnetic navigation </w:t>
      </w:r>
      <w:r w:rsidR="006565B4">
        <w:t xml:space="preserve">in </w:t>
      </w:r>
      <w:r w:rsidR="00E419DA">
        <w:t xml:space="preserve">young </w:t>
      </w:r>
      <w:r w:rsidR="006565B4">
        <w:t xml:space="preserve">Egyptian vultures and </w:t>
      </w:r>
      <w:proofErr w:type="gramStart"/>
      <w:r w:rsidR="006565B4">
        <w:t>Red</w:t>
      </w:r>
      <w:proofErr w:type="gramEnd"/>
      <w:r w:rsidR="006565B4">
        <w:t xml:space="preserve"> kites</w:t>
      </w:r>
      <w:r w:rsidR="006565B4">
        <w:t xml:space="preserve"> it </w:t>
      </w:r>
      <w:r w:rsidR="00E419DA">
        <w:t>offers</w:t>
      </w:r>
      <w:r w:rsidR="006565B4">
        <w:t xml:space="preserve"> the possibility </w:t>
      </w:r>
      <w:r w:rsidR="00FB18FF">
        <w:t xml:space="preserve">for further research on magnetic navigation in birds. Notably, cases where raptors left the magnetic envelopes could provide the opportunity to investigate whether disruptions </w:t>
      </w:r>
      <w:r>
        <w:t>of</w:t>
      </w:r>
      <w:r w:rsidR="00FB18FF">
        <w:t xml:space="preserve"> the magnetic field </w:t>
      </w:r>
      <w:r w:rsidR="00FB18FF">
        <w:t xml:space="preserve">or other events such as </w:t>
      </w:r>
      <w:r w:rsidR="00E419DA">
        <w:t xml:space="preserve">meteorological </w:t>
      </w:r>
      <w:r w:rsidR="00FB18FF">
        <w:t>weather</w:t>
      </w:r>
      <w:r w:rsidR="00FB18FF">
        <w:t xml:space="preserve"> could have led to disorientation of naïve raptors. Therefore, the investigation of </w:t>
      </w:r>
      <w:r w:rsidR="00E419DA">
        <w:t xml:space="preserve">an index for the global geomagnetic activity (for example </w:t>
      </w:r>
      <w:proofErr w:type="spellStart"/>
      <w:r w:rsidR="00E419DA">
        <w:t>Kp</w:t>
      </w:r>
      <w:proofErr w:type="spellEnd"/>
      <w:r w:rsidR="00E419DA">
        <w:t xml:space="preserve">) might provide </w:t>
      </w:r>
      <w:r>
        <w:t xml:space="preserve">further </w:t>
      </w:r>
      <w:r w:rsidR="00E419DA">
        <w:t xml:space="preserve">interesting insights </w:t>
      </w:r>
      <w:r>
        <w:fldChar w:fldCharType="begin"/>
      </w:r>
      <w:r>
        <w:instrText xml:space="preserve"> ADDIN ZOTERO_ITEM CSL_CITATION {"citationID":"KkcLgp29","properties":{"formattedCitation":"(Matzka, Bronkalla, et al., 2021; Matzka, Stolle, et al., 2021)","plainCitation":"(Matzka, Bronkalla, et al., 2021; Matzka, Stolle, et al., 2021)","noteIndex":0},"citationItems":[{"id":2286,"uris":["http://zotero.org/users/9898907/items/8I7F5LYD"],"itemData":{"id":2286,"type":"dataset","abstract":"This data publication includes the IAGA-endorsed Kp index of geomagnetic activity as well as the derived indices ap, Ap, Cp and C9 in their definitive and nowcast version and the International Quiet and Disturbed Days. This dataset is provided by GFZ and derived from indices or near real-time geomagnetic observatory data provided by 13 contributing observatories. The Kp index and the derived products are distributed by GFZ and they are redistributed by various data centers and databases. When using the Kp index or any of the derived products of this dataset, please cite this data publication as well as the accompanying publication Matzka et al. (2021), which serves as a contemporary reference for users and describes the dataset and the state of the Kp index 70 years after its introduction.\n\nThe Kp index \nThe Kp index was introduced by Bartels (1949). We follow here generally the notation of Bartels (1957). A comprehensive list of references on the Kp index is provided in Matzka et al. (2021), which also describes the near real-time distribution of the indices. \n\nDOI and versioning\nWith the introduction of the DOI ‘https://doi.org/10.5880/Kp.0001’ for the dataset, the DOI landing page and the associated FTP server linked to this DOI become the dataset's primary archive (while the other established index distribution mechanisms at GFZ will be maintained in parallel). With the DOI, the dataset can grow with time, but a change of the data, once published, is not possible. If necessity arises in the future to correct already published values, then the corrected dataset will be published with a new DOI. Older DOIs and data sets will then still be available. For each DOI, an additional versioning mechanism will be available to document changes to the files such as format changes, which do not affect the integrity of the data. The DOI 10.5880/Kp.0001 identifies the current version.","DOI":"10.5880/KP.0001","license":"Creative Commons Attribution 4.0 International","publisher":"GFZ Data Services","source":"DOI.org (Datacite)","title":"Geomagnetic Kp index","URL":"https://dataservices.gfz-potsdam.de/panmetaworks/showshort.php?id=escidoc:5216888","version":"1.0","author":[{"family":"Matzka","given":"Jürgen"},{"family":"Bronkalla","given":"Oliver"},{"family":"Tornow","given":"Katrin"},{"family":"Elger","given":"Kirsten"},{"family":"Stolle","given":"Claudia"}],"contributor":[{"family":"Matzka","given":"Jürgen"},{"family":"Bronkalla","given":"Oliver"},{"family":"Tornow","given":"Katrin"},{"family":"Stolle","given":"Claudia"},{"family":"Baillie","given":"Orsi"},{"family":"Blais","given":"Charles"},{"family":"Calp","given":"David"},{"family":"Clarke","given":"Ellen"},{"family":"Claycomb","given":"Abram"},{"family":"Haseloff","given":"Jürgen"},{"family":"Lewis","given":"Andrew"},{"family":"Linthe","given":"Achim"},{"family":"Morris","given":"Jake"},{"family":"Morschhauser","given":"Achim"},{"family":"Petersen","given":"Tanja"},{"family":"Reay","given":"Sarah"},{"family":"Schwarz","given":"Gerhard"},{"family":"Willer","given":"Anna Naemi"},{"family":"Worthington","given":"Bill"},{"literal":"Geomagnetic Observatory Canberra (CNB) Maintained By: Geoscience Australia (Australia)"},{"literal":"Geomagnetic Observatory Brorfelde (BFE) Maintained By: Technical University Of Denmark (Denmark)"},{"literal":"Geomagnetic Observatory Eskdalemuir (ESK) Maintained By: British Geological Survey (UK)"},{"literal":"Geomagnetic Observatory Eyrewell (EYR) Maintained By: GNS Science (New Zealand)"},{"literal":"Geomagnetic Observatory Fredericksburg (FRD) Maintained By: U.S. Geological Survey (US)"},{"literal":"Geomagnetic Observatory Hartland (HAD) Maintained By: British Geological Survey (UK)"},{"literal":"Geomagnetic Observatory Lerwick (LER) Maintained By: British Geological Survey (UK)"},{"literal":"Geomagnetic Observatory Meanook (MEA) Maintained By: Natural Resources Canada (Canada)"},{"literal":"Geomagnetic Observatory Niemegk (NGK) Maintained By: GFZ German Research Centre For Geosciences (Germany)"},{"literal":"Geomagnetic Observatory Ottawa (OTT) Maintained By: Natural Resources Canada (Canada)"},{"literal":"Geomagnetic Observatory Sitka (SIT) Maintained By: U.S. Geological Survey (US)"},{"literal":"Geomagnetic Observatory Uppsala (UPS) Maintained By: Geological Survey Of Sweden (Sweden)"},{"literal":"Geomagnetic Observatory Wingst (WNG) Maintained By: GFZ German Research Centre For Geosciences (Germany)"}],"accessed":{"date-parts":[["2024",12,17]]},"issued":{"date-parts":[["2021"]]}}},{"id":2281,"uris":["http://zotero.org/users/9898907/items/IUKWUEXI"],"itemData":{"id":2281,"type":"article-journal","abstract":"The geomagnetic Kp index is one of the most extensively used indices of geomagnetic activity, both for scientific and operational purposes. This article reviews the properties of the Kp index and provides a reference for users of the Kp index and associated data products as derived and distributed by the GFZ German Research Centre for Geosciences. The near real-time production of the nowcast Kp index is of particular interest for space weather services and here we describe and evaluate its current setup.","container-title":"Space Weather","DOI":"10.1029/2020SW002641","ISSN":"1542-7390","issue":"5","language":"en","license":"© 2021. The Authors.","note":"_eprint: https://onlinelibrary.wiley.com/doi/pdf/10.1029/2020SW002641","page":"e2020SW002641","source":"Wiley Online Library","title":"The Geomagnetic Kp Index and Derived Indices of Geomagnetic Activity","volume":"19","author":[{"family":"Matzka","given":"J."},{"family":"Stolle","given":"C."},{"family":"Yamazaki","given":"Y."},{"family":"Bronkalla","given":"O."},{"family":"Morschhauser","given":"A."}],"issued":{"date-parts":[["2021"]]}}}],"schema":"https://github.com/citation-style-language/schema/raw/master/csl-citation.json"} </w:instrText>
      </w:r>
      <w:r>
        <w:fldChar w:fldCharType="separate"/>
      </w:r>
      <w:r w:rsidRPr="007E019A">
        <w:rPr>
          <w:rFonts w:ascii="Aptos" w:hAnsi="Aptos"/>
        </w:rPr>
        <w:t>(</w:t>
      </w:r>
      <w:proofErr w:type="spellStart"/>
      <w:r w:rsidRPr="007E019A">
        <w:rPr>
          <w:rFonts w:ascii="Aptos" w:hAnsi="Aptos"/>
        </w:rPr>
        <w:t>Matzka</w:t>
      </w:r>
      <w:proofErr w:type="spellEnd"/>
      <w:r w:rsidRPr="007E019A">
        <w:rPr>
          <w:rFonts w:ascii="Aptos" w:hAnsi="Aptos"/>
        </w:rPr>
        <w:t xml:space="preserve">, </w:t>
      </w:r>
      <w:proofErr w:type="spellStart"/>
      <w:r w:rsidRPr="007E019A">
        <w:rPr>
          <w:rFonts w:ascii="Aptos" w:hAnsi="Aptos"/>
        </w:rPr>
        <w:t>Bronkalla</w:t>
      </w:r>
      <w:proofErr w:type="spellEnd"/>
      <w:r w:rsidRPr="007E019A">
        <w:rPr>
          <w:rFonts w:ascii="Aptos" w:hAnsi="Aptos"/>
        </w:rPr>
        <w:t xml:space="preserve">, et al., 2021; </w:t>
      </w:r>
      <w:proofErr w:type="spellStart"/>
      <w:r w:rsidRPr="007E019A">
        <w:rPr>
          <w:rFonts w:ascii="Aptos" w:hAnsi="Aptos"/>
        </w:rPr>
        <w:t>Matzka</w:t>
      </w:r>
      <w:proofErr w:type="spellEnd"/>
      <w:r w:rsidRPr="007E019A">
        <w:rPr>
          <w:rFonts w:ascii="Aptos" w:hAnsi="Aptos"/>
        </w:rPr>
        <w:t>, Stolle, et al., 2021)</w:t>
      </w:r>
      <w:r>
        <w:fldChar w:fldCharType="end"/>
      </w:r>
      <w:r w:rsidR="00E419DA">
        <w:t xml:space="preserve">. </w:t>
      </w:r>
    </w:p>
    <w:p w14:paraId="0295FFD1" w14:textId="5204F178" w:rsidR="001B69B8" w:rsidRPr="00F02727" w:rsidRDefault="001B69B8" w:rsidP="001B69B8">
      <w:pPr>
        <w:pStyle w:val="Listenabsatz"/>
        <w:numPr>
          <w:ilvl w:val="0"/>
          <w:numId w:val="1"/>
        </w:numPr>
        <w:rPr>
          <w:b/>
          <w:bCs/>
        </w:rPr>
      </w:pPr>
      <w:r w:rsidRPr="00F02727">
        <w:rPr>
          <w:b/>
          <w:bCs/>
        </w:rPr>
        <w:lastRenderedPageBreak/>
        <w:t xml:space="preserve">References </w:t>
      </w:r>
    </w:p>
    <w:p w14:paraId="1EA96321" w14:textId="77777777" w:rsidR="00912BD9" w:rsidRPr="00912BD9" w:rsidRDefault="00B43CB7" w:rsidP="00912BD9">
      <w:pPr>
        <w:pStyle w:val="Literaturverzeichnis"/>
        <w:spacing w:line="276" w:lineRule="auto"/>
        <w:rPr>
          <w:rFonts w:ascii="Aptos" w:hAnsi="Aptos"/>
        </w:rPr>
      </w:pPr>
      <w:r>
        <w:fldChar w:fldCharType="begin"/>
      </w:r>
      <w:r>
        <w:instrText xml:space="preserve"> ADDIN ZOTERO_BIBL {"uncited":[],"omitted":[],"custom":[]} CSL_BIBLIOGRAPHY </w:instrText>
      </w:r>
      <w:r>
        <w:fldChar w:fldCharType="separate"/>
      </w:r>
      <w:r w:rsidR="00912BD9" w:rsidRPr="00912BD9">
        <w:rPr>
          <w:rFonts w:ascii="Aptos" w:hAnsi="Aptos"/>
        </w:rPr>
        <w:t xml:space="preserve">Alken, P., Thébault, E., Beggan, C. D., Amit, H., Aubert, J., </w:t>
      </w:r>
      <w:proofErr w:type="spellStart"/>
      <w:r w:rsidR="00912BD9" w:rsidRPr="00912BD9">
        <w:rPr>
          <w:rFonts w:ascii="Aptos" w:hAnsi="Aptos"/>
        </w:rPr>
        <w:t>Baerenzung</w:t>
      </w:r>
      <w:proofErr w:type="spellEnd"/>
      <w:r w:rsidR="00912BD9" w:rsidRPr="00912BD9">
        <w:rPr>
          <w:rFonts w:ascii="Aptos" w:hAnsi="Aptos"/>
        </w:rPr>
        <w:t xml:space="preserve">, J., Bondar, T. N., Brown, W. J., Califf, S., </w:t>
      </w:r>
      <w:proofErr w:type="spellStart"/>
      <w:r w:rsidR="00912BD9" w:rsidRPr="00912BD9">
        <w:rPr>
          <w:rFonts w:ascii="Aptos" w:hAnsi="Aptos"/>
        </w:rPr>
        <w:t>Chambodut</w:t>
      </w:r>
      <w:proofErr w:type="spellEnd"/>
      <w:r w:rsidR="00912BD9" w:rsidRPr="00912BD9">
        <w:rPr>
          <w:rFonts w:ascii="Aptos" w:hAnsi="Aptos"/>
        </w:rPr>
        <w:t xml:space="preserve">, A., </w:t>
      </w:r>
      <w:proofErr w:type="spellStart"/>
      <w:r w:rsidR="00912BD9" w:rsidRPr="00912BD9">
        <w:rPr>
          <w:rFonts w:ascii="Aptos" w:hAnsi="Aptos"/>
        </w:rPr>
        <w:t>Chulliat</w:t>
      </w:r>
      <w:proofErr w:type="spellEnd"/>
      <w:r w:rsidR="00912BD9" w:rsidRPr="00912BD9">
        <w:rPr>
          <w:rFonts w:ascii="Aptos" w:hAnsi="Aptos"/>
        </w:rPr>
        <w:t xml:space="preserve">, A., Cox, G. A., Finlay, C. C., Fournier, A., Gillet, N., </w:t>
      </w:r>
      <w:proofErr w:type="spellStart"/>
      <w:r w:rsidR="00912BD9" w:rsidRPr="00912BD9">
        <w:rPr>
          <w:rFonts w:ascii="Aptos" w:hAnsi="Aptos"/>
        </w:rPr>
        <w:t>Grayver</w:t>
      </w:r>
      <w:proofErr w:type="spellEnd"/>
      <w:r w:rsidR="00912BD9" w:rsidRPr="00912BD9">
        <w:rPr>
          <w:rFonts w:ascii="Aptos" w:hAnsi="Aptos"/>
        </w:rPr>
        <w:t xml:space="preserve">, A., Hammer, M. D., </w:t>
      </w:r>
      <w:proofErr w:type="spellStart"/>
      <w:r w:rsidR="00912BD9" w:rsidRPr="00912BD9">
        <w:rPr>
          <w:rFonts w:ascii="Aptos" w:hAnsi="Aptos"/>
        </w:rPr>
        <w:t>Holschneider</w:t>
      </w:r>
      <w:proofErr w:type="spellEnd"/>
      <w:r w:rsidR="00912BD9" w:rsidRPr="00912BD9">
        <w:rPr>
          <w:rFonts w:ascii="Aptos" w:hAnsi="Aptos"/>
        </w:rPr>
        <w:t xml:space="preserve">, M., </w:t>
      </w:r>
      <w:proofErr w:type="spellStart"/>
      <w:r w:rsidR="00912BD9" w:rsidRPr="00912BD9">
        <w:rPr>
          <w:rFonts w:ascii="Aptos" w:hAnsi="Aptos"/>
        </w:rPr>
        <w:t>Huder</w:t>
      </w:r>
      <w:proofErr w:type="spellEnd"/>
      <w:r w:rsidR="00912BD9" w:rsidRPr="00912BD9">
        <w:rPr>
          <w:rFonts w:ascii="Aptos" w:hAnsi="Aptos"/>
        </w:rPr>
        <w:t xml:space="preserve">, L., … Zhou, B. (2021). International Geomagnetic Reference Field: The thirteenth generation. </w:t>
      </w:r>
      <w:r w:rsidR="00912BD9" w:rsidRPr="00912BD9">
        <w:rPr>
          <w:rFonts w:ascii="Aptos" w:hAnsi="Aptos"/>
          <w:i/>
          <w:iCs/>
        </w:rPr>
        <w:t>Earth, Planets and Space</w:t>
      </w:r>
      <w:r w:rsidR="00912BD9" w:rsidRPr="00912BD9">
        <w:rPr>
          <w:rFonts w:ascii="Aptos" w:hAnsi="Aptos"/>
        </w:rPr>
        <w:t xml:space="preserve">, </w:t>
      </w:r>
      <w:r w:rsidR="00912BD9" w:rsidRPr="00912BD9">
        <w:rPr>
          <w:rFonts w:ascii="Aptos" w:hAnsi="Aptos"/>
          <w:i/>
          <w:iCs/>
        </w:rPr>
        <w:t>73</w:t>
      </w:r>
      <w:r w:rsidR="00912BD9" w:rsidRPr="00912BD9">
        <w:rPr>
          <w:rFonts w:ascii="Aptos" w:hAnsi="Aptos"/>
        </w:rPr>
        <w:t>(1), 49. https://doi.org/10.1186/s40623-020-01288-x</w:t>
      </w:r>
    </w:p>
    <w:p w14:paraId="634CAFF2" w14:textId="77777777" w:rsidR="00912BD9" w:rsidRPr="00912BD9" w:rsidRDefault="00912BD9" w:rsidP="00912BD9">
      <w:pPr>
        <w:pStyle w:val="Literaturverzeichnis"/>
        <w:spacing w:line="276" w:lineRule="auto"/>
        <w:rPr>
          <w:rFonts w:ascii="Aptos" w:hAnsi="Aptos"/>
        </w:rPr>
      </w:pPr>
      <w:r w:rsidRPr="00912BD9">
        <w:rPr>
          <w:rFonts w:ascii="Aptos" w:hAnsi="Aptos"/>
          <w:lang w:val="de-DE"/>
        </w:rPr>
        <w:t xml:space="preserve">Guilford, T., </w:t>
      </w:r>
      <w:proofErr w:type="spellStart"/>
      <w:r w:rsidRPr="00912BD9">
        <w:rPr>
          <w:rFonts w:ascii="Aptos" w:hAnsi="Aptos"/>
          <w:lang w:val="de-DE"/>
        </w:rPr>
        <w:t>Åkesson</w:t>
      </w:r>
      <w:proofErr w:type="spellEnd"/>
      <w:r w:rsidRPr="00912BD9">
        <w:rPr>
          <w:rFonts w:ascii="Aptos" w:hAnsi="Aptos"/>
          <w:lang w:val="de-DE"/>
        </w:rPr>
        <w:t xml:space="preserve">, S., </w:t>
      </w:r>
      <w:proofErr w:type="spellStart"/>
      <w:r w:rsidRPr="00912BD9">
        <w:rPr>
          <w:rFonts w:ascii="Aptos" w:hAnsi="Aptos"/>
          <w:lang w:val="de-DE"/>
        </w:rPr>
        <w:t>Gagliardo</w:t>
      </w:r>
      <w:proofErr w:type="spellEnd"/>
      <w:r w:rsidRPr="00912BD9">
        <w:rPr>
          <w:rFonts w:ascii="Aptos" w:hAnsi="Aptos"/>
          <w:lang w:val="de-DE"/>
        </w:rPr>
        <w:t xml:space="preserve">, A., Holland, R. A., </w:t>
      </w:r>
      <w:proofErr w:type="spellStart"/>
      <w:r w:rsidRPr="00912BD9">
        <w:rPr>
          <w:rFonts w:ascii="Aptos" w:hAnsi="Aptos"/>
          <w:lang w:val="de-DE"/>
        </w:rPr>
        <w:t>Mouritsen</w:t>
      </w:r>
      <w:proofErr w:type="spellEnd"/>
      <w:r w:rsidRPr="00912BD9">
        <w:rPr>
          <w:rFonts w:ascii="Aptos" w:hAnsi="Aptos"/>
          <w:lang w:val="de-DE"/>
        </w:rPr>
        <w:t xml:space="preserve">, H., Muheim, R., </w:t>
      </w:r>
      <w:proofErr w:type="spellStart"/>
      <w:r w:rsidRPr="00912BD9">
        <w:rPr>
          <w:rFonts w:ascii="Aptos" w:hAnsi="Aptos"/>
          <w:lang w:val="de-DE"/>
        </w:rPr>
        <w:t>Wiltschko</w:t>
      </w:r>
      <w:proofErr w:type="spellEnd"/>
      <w:r w:rsidRPr="00912BD9">
        <w:rPr>
          <w:rFonts w:ascii="Aptos" w:hAnsi="Aptos"/>
          <w:lang w:val="de-DE"/>
        </w:rPr>
        <w:t xml:space="preserve">, R., </w:t>
      </w:r>
      <w:proofErr w:type="spellStart"/>
      <w:r w:rsidRPr="00912BD9">
        <w:rPr>
          <w:rFonts w:ascii="Aptos" w:hAnsi="Aptos"/>
          <w:lang w:val="de-DE"/>
        </w:rPr>
        <w:t>Wiltschko</w:t>
      </w:r>
      <w:proofErr w:type="spellEnd"/>
      <w:r w:rsidRPr="00912BD9">
        <w:rPr>
          <w:rFonts w:ascii="Aptos" w:hAnsi="Aptos"/>
          <w:lang w:val="de-DE"/>
        </w:rPr>
        <w:t xml:space="preserve">, W., &amp; </w:t>
      </w:r>
      <w:proofErr w:type="spellStart"/>
      <w:r w:rsidRPr="00912BD9">
        <w:rPr>
          <w:rFonts w:ascii="Aptos" w:hAnsi="Aptos"/>
          <w:lang w:val="de-DE"/>
        </w:rPr>
        <w:t>Bingman</w:t>
      </w:r>
      <w:proofErr w:type="spellEnd"/>
      <w:r w:rsidRPr="00912BD9">
        <w:rPr>
          <w:rFonts w:ascii="Aptos" w:hAnsi="Aptos"/>
          <w:lang w:val="de-DE"/>
        </w:rPr>
        <w:t xml:space="preserve">, V. P. (2011). </w:t>
      </w:r>
      <w:r w:rsidRPr="00912BD9">
        <w:rPr>
          <w:rFonts w:ascii="Aptos" w:hAnsi="Aptos"/>
        </w:rPr>
        <w:t xml:space="preserve">Migratory navigation in birds: New opportunities in an era of fast-developing tracking technology. </w:t>
      </w:r>
      <w:r w:rsidRPr="00912BD9">
        <w:rPr>
          <w:rFonts w:ascii="Aptos" w:hAnsi="Aptos"/>
          <w:i/>
          <w:iCs/>
        </w:rPr>
        <w:t>Journal of Experimental Biology</w:t>
      </w:r>
      <w:r w:rsidRPr="00912BD9">
        <w:rPr>
          <w:rFonts w:ascii="Aptos" w:hAnsi="Aptos"/>
        </w:rPr>
        <w:t xml:space="preserve">, </w:t>
      </w:r>
      <w:r w:rsidRPr="00912BD9">
        <w:rPr>
          <w:rFonts w:ascii="Aptos" w:hAnsi="Aptos"/>
          <w:i/>
          <w:iCs/>
        </w:rPr>
        <w:t>214</w:t>
      </w:r>
      <w:r w:rsidRPr="00912BD9">
        <w:rPr>
          <w:rFonts w:ascii="Aptos" w:hAnsi="Aptos"/>
        </w:rPr>
        <w:t>(22), 3705–3712. https://doi.org/10.1242/jeb.051292</w:t>
      </w:r>
    </w:p>
    <w:p w14:paraId="1006B148" w14:textId="77777777" w:rsidR="00912BD9" w:rsidRPr="00912BD9" w:rsidRDefault="00912BD9" w:rsidP="00912BD9">
      <w:pPr>
        <w:pStyle w:val="Literaturverzeichnis"/>
        <w:spacing w:line="276" w:lineRule="auto"/>
        <w:rPr>
          <w:rFonts w:ascii="Aptos" w:hAnsi="Aptos"/>
        </w:rPr>
      </w:pPr>
      <w:r w:rsidRPr="00912BD9">
        <w:rPr>
          <w:rFonts w:ascii="Aptos" w:hAnsi="Aptos"/>
        </w:rPr>
        <w:t xml:space="preserve">Kelley, D., &amp; Richards, C. (2024). </w:t>
      </w:r>
      <w:proofErr w:type="spellStart"/>
      <w:r w:rsidRPr="00912BD9">
        <w:rPr>
          <w:rFonts w:ascii="Aptos" w:hAnsi="Aptos"/>
          <w:i/>
          <w:iCs/>
        </w:rPr>
        <w:t>oce</w:t>
      </w:r>
      <w:proofErr w:type="spellEnd"/>
      <w:r w:rsidRPr="00912BD9">
        <w:rPr>
          <w:rFonts w:ascii="Aptos" w:hAnsi="Aptos"/>
          <w:i/>
          <w:iCs/>
        </w:rPr>
        <w:t>: Analysis of Oceanographic Data</w:t>
      </w:r>
      <w:r w:rsidRPr="00912BD9">
        <w:rPr>
          <w:rFonts w:ascii="Aptos" w:hAnsi="Aptos"/>
        </w:rPr>
        <w:t xml:space="preserve"> (Version 1.8-3) [R]. https://CRAN.R-project.org/package=oce</w:t>
      </w:r>
    </w:p>
    <w:p w14:paraId="6BCBCCE1" w14:textId="77777777" w:rsidR="00912BD9" w:rsidRPr="00912BD9" w:rsidRDefault="00912BD9" w:rsidP="00912BD9">
      <w:pPr>
        <w:pStyle w:val="Literaturverzeichnis"/>
        <w:spacing w:line="276" w:lineRule="auto"/>
        <w:rPr>
          <w:rFonts w:ascii="Aptos" w:hAnsi="Aptos"/>
        </w:rPr>
      </w:pPr>
      <w:proofErr w:type="spellStart"/>
      <w:r w:rsidRPr="00912BD9">
        <w:rPr>
          <w:rFonts w:ascii="Aptos" w:hAnsi="Aptos"/>
        </w:rPr>
        <w:t>Matzka</w:t>
      </w:r>
      <w:proofErr w:type="spellEnd"/>
      <w:r w:rsidRPr="00912BD9">
        <w:rPr>
          <w:rFonts w:ascii="Aptos" w:hAnsi="Aptos"/>
        </w:rPr>
        <w:t xml:space="preserve">, J., </w:t>
      </w:r>
      <w:proofErr w:type="spellStart"/>
      <w:r w:rsidRPr="00912BD9">
        <w:rPr>
          <w:rFonts w:ascii="Aptos" w:hAnsi="Aptos"/>
        </w:rPr>
        <w:t>Bronkalla</w:t>
      </w:r>
      <w:proofErr w:type="spellEnd"/>
      <w:r w:rsidRPr="00912BD9">
        <w:rPr>
          <w:rFonts w:ascii="Aptos" w:hAnsi="Aptos"/>
        </w:rPr>
        <w:t xml:space="preserve">, O., Tornow, K., Elger, K., &amp; Stolle, C. (2021). </w:t>
      </w:r>
      <w:r w:rsidRPr="00912BD9">
        <w:rPr>
          <w:rFonts w:ascii="Aptos" w:hAnsi="Aptos"/>
          <w:i/>
          <w:iCs/>
        </w:rPr>
        <w:t xml:space="preserve">Geomagnetic </w:t>
      </w:r>
      <w:proofErr w:type="spellStart"/>
      <w:r w:rsidRPr="00912BD9">
        <w:rPr>
          <w:rFonts w:ascii="Aptos" w:hAnsi="Aptos"/>
          <w:i/>
          <w:iCs/>
        </w:rPr>
        <w:t>Kp</w:t>
      </w:r>
      <w:proofErr w:type="spellEnd"/>
      <w:r w:rsidRPr="00912BD9">
        <w:rPr>
          <w:rFonts w:ascii="Aptos" w:hAnsi="Aptos"/>
          <w:i/>
          <w:iCs/>
        </w:rPr>
        <w:t xml:space="preserve"> index</w:t>
      </w:r>
      <w:r w:rsidRPr="00912BD9">
        <w:rPr>
          <w:rFonts w:ascii="Aptos" w:hAnsi="Aptos"/>
        </w:rPr>
        <w:t xml:space="preserve"> (Version 1.0) [Dataset]. GFZ Data Services. https://doi.org/10.5880/KP.0001</w:t>
      </w:r>
    </w:p>
    <w:p w14:paraId="047FB6A6" w14:textId="77777777" w:rsidR="00912BD9" w:rsidRPr="00912BD9" w:rsidRDefault="00912BD9" w:rsidP="00912BD9">
      <w:pPr>
        <w:pStyle w:val="Literaturverzeichnis"/>
        <w:spacing w:line="276" w:lineRule="auto"/>
        <w:rPr>
          <w:rFonts w:ascii="Aptos" w:hAnsi="Aptos"/>
        </w:rPr>
      </w:pPr>
      <w:proofErr w:type="spellStart"/>
      <w:r w:rsidRPr="00912BD9">
        <w:rPr>
          <w:rFonts w:ascii="Aptos" w:hAnsi="Aptos"/>
        </w:rPr>
        <w:t>Matzka</w:t>
      </w:r>
      <w:proofErr w:type="spellEnd"/>
      <w:r w:rsidRPr="00912BD9">
        <w:rPr>
          <w:rFonts w:ascii="Aptos" w:hAnsi="Aptos"/>
        </w:rPr>
        <w:t xml:space="preserve">, J., Stolle, C., Yamazaki, Y., </w:t>
      </w:r>
      <w:proofErr w:type="spellStart"/>
      <w:r w:rsidRPr="00912BD9">
        <w:rPr>
          <w:rFonts w:ascii="Aptos" w:hAnsi="Aptos"/>
        </w:rPr>
        <w:t>Bronkalla</w:t>
      </w:r>
      <w:proofErr w:type="spellEnd"/>
      <w:r w:rsidRPr="00912BD9">
        <w:rPr>
          <w:rFonts w:ascii="Aptos" w:hAnsi="Aptos"/>
        </w:rPr>
        <w:t xml:space="preserve">, O., &amp; Morschhauser, A. (2021). The Geomagnetic </w:t>
      </w:r>
      <w:proofErr w:type="spellStart"/>
      <w:r w:rsidRPr="00912BD9">
        <w:rPr>
          <w:rFonts w:ascii="Aptos" w:hAnsi="Aptos"/>
        </w:rPr>
        <w:t>Kp</w:t>
      </w:r>
      <w:proofErr w:type="spellEnd"/>
      <w:r w:rsidRPr="00912BD9">
        <w:rPr>
          <w:rFonts w:ascii="Aptos" w:hAnsi="Aptos"/>
        </w:rPr>
        <w:t xml:space="preserve"> Index and Derived Indices of Geomagnetic Activity. </w:t>
      </w:r>
      <w:r w:rsidRPr="00912BD9">
        <w:rPr>
          <w:rFonts w:ascii="Aptos" w:hAnsi="Aptos"/>
          <w:i/>
          <w:iCs/>
        </w:rPr>
        <w:t>Space Weather</w:t>
      </w:r>
      <w:r w:rsidRPr="00912BD9">
        <w:rPr>
          <w:rFonts w:ascii="Aptos" w:hAnsi="Aptos"/>
        </w:rPr>
        <w:t xml:space="preserve">, </w:t>
      </w:r>
      <w:r w:rsidRPr="00912BD9">
        <w:rPr>
          <w:rFonts w:ascii="Aptos" w:hAnsi="Aptos"/>
          <w:i/>
          <w:iCs/>
        </w:rPr>
        <w:t>19</w:t>
      </w:r>
      <w:r w:rsidRPr="00912BD9">
        <w:rPr>
          <w:rFonts w:ascii="Aptos" w:hAnsi="Aptos"/>
        </w:rPr>
        <w:t>(5), e2020SW002641. https://doi.org/10.1029/2020SW002641</w:t>
      </w:r>
    </w:p>
    <w:p w14:paraId="328EA8CA" w14:textId="77777777" w:rsidR="00912BD9" w:rsidRPr="00912BD9" w:rsidRDefault="00912BD9" w:rsidP="00912BD9">
      <w:pPr>
        <w:pStyle w:val="Literaturverzeichnis"/>
        <w:spacing w:line="276" w:lineRule="auto"/>
        <w:rPr>
          <w:rFonts w:ascii="Aptos" w:hAnsi="Aptos"/>
        </w:rPr>
      </w:pPr>
      <w:r w:rsidRPr="00912BD9">
        <w:rPr>
          <w:rFonts w:ascii="Aptos" w:hAnsi="Aptos"/>
        </w:rPr>
        <w:t xml:space="preserve">Schneider, W. T., </w:t>
      </w:r>
      <w:proofErr w:type="spellStart"/>
      <w:r w:rsidRPr="00912BD9">
        <w:rPr>
          <w:rFonts w:ascii="Aptos" w:hAnsi="Aptos"/>
        </w:rPr>
        <w:t>Packmor</w:t>
      </w:r>
      <w:proofErr w:type="spellEnd"/>
      <w:r w:rsidRPr="00912BD9">
        <w:rPr>
          <w:rFonts w:ascii="Aptos" w:hAnsi="Aptos"/>
        </w:rPr>
        <w:t xml:space="preserve">, F., </w:t>
      </w:r>
      <w:proofErr w:type="spellStart"/>
      <w:r w:rsidRPr="00912BD9">
        <w:rPr>
          <w:rFonts w:ascii="Aptos" w:hAnsi="Aptos"/>
        </w:rPr>
        <w:t>Lindecke</w:t>
      </w:r>
      <w:proofErr w:type="spellEnd"/>
      <w:r w:rsidRPr="00912BD9">
        <w:rPr>
          <w:rFonts w:ascii="Aptos" w:hAnsi="Aptos"/>
        </w:rPr>
        <w:t xml:space="preserve">, O., &amp; Holland, R. A. (2023). Sense of doubt: Inaccurate and alternate locations of virtual magnetic displacements may give a distorted view of animal magnetoreception ability. </w:t>
      </w:r>
      <w:r w:rsidRPr="00912BD9">
        <w:rPr>
          <w:rFonts w:ascii="Aptos" w:hAnsi="Aptos"/>
          <w:i/>
          <w:iCs/>
        </w:rPr>
        <w:t>Communications Biology</w:t>
      </w:r>
      <w:r w:rsidRPr="00912BD9">
        <w:rPr>
          <w:rFonts w:ascii="Aptos" w:hAnsi="Aptos"/>
        </w:rPr>
        <w:t xml:space="preserve">, </w:t>
      </w:r>
      <w:r w:rsidRPr="00912BD9">
        <w:rPr>
          <w:rFonts w:ascii="Aptos" w:hAnsi="Aptos"/>
          <w:i/>
          <w:iCs/>
        </w:rPr>
        <w:t>6</w:t>
      </w:r>
      <w:r w:rsidRPr="00912BD9">
        <w:rPr>
          <w:rFonts w:ascii="Aptos" w:hAnsi="Aptos"/>
        </w:rPr>
        <w:t>(1), 1–8. https://doi.org/10.1038/s42003-023-04530-w</w:t>
      </w:r>
    </w:p>
    <w:p w14:paraId="25EE26D9" w14:textId="77777777" w:rsidR="00912BD9" w:rsidRPr="00912BD9" w:rsidRDefault="00912BD9" w:rsidP="00912BD9">
      <w:pPr>
        <w:pStyle w:val="Literaturverzeichnis"/>
        <w:spacing w:line="276" w:lineRule="auto"/>
        <w:rPr>
          <w:rFonts w:ascii="Aptos" w:hAnsi="Aptos"/>
        </w:rPr>
      </w:pPr>
      <w:proofErr w:type="spellStart"/>
      <w:r w:rsidRPr="00912BD9">
        <w:rPr>
          <w:rFonts w:ascii="Aptos" w:hAnsi="Aptos"/>
        </w:rPr>
        <w:t>Wiltschko</w:t>
      </w:r>
      <w:proofErr w:type="spellEnd"/>
      <w:r w:rsidRPr="00912BD9">
        <w:rPr>
          <w:rFonts w:ascii="Aptos" w:hAnsi="Aptos"/>
        </w:rPr>
        <w:t xml:space="preserve">, R., &amp; </w:t>
      </w:r>
      <w:proofErr w:type="spellStart"/>
      <w:r w:rsidRPr="00912BD9">
        <w:rPr>
          <w:rFonts w:ascii="Aptos" w:hAnsi="Aptos"/>
        </w:rPr>
        <w:t>Wiltschko</w:t>
      </w:r>
      <w:proofErr w:type="spellEnd"/>
      <w:r w:rsidRPr="00912BD9">
        <w:rPr>
          <w:rFonts w:ascii="Aptos" w:hAnsi="Aptos"/>
        </w:rPr>
        <w:t xml:space="preserve">, W. (2022). The discovery of the use of magnetic navigational information. </w:t>
      </w:r>
      <w:r w:rsidRPr="00912BD9">
        <w:rPr>
          <w:rFonts w:ascii="Aptos" w:hAnsi="Aptos"/>
          <w:i/>
          <w:iCs/>
        </w:rPr>
        <w:t>Journal of Comparative Physiology A</w:t>
      </w:r>
      <w:r w:rsidRPr="00912BD9">
        <w:rPr>
          <w:rFonts w:ascii="Aptos" w:hAnsi="Aptos"/>
        </w:rPr>
        <w:t xml:space="preserve">, </w:t>
      </w:r>
      <w:r w:rsidRPr="00912BD9">
        <w:rPr>
          <w:rFonts w:ascii="Aptos" w:hAnsi="Aptos"/>
          <w:i/>
          <w:iCs/>
        </w:rPr>
        <w:t>208</w:t>
      </w:r>
      <w:r w:rsidRPr="00912BD9">
        <w:rPr>
          <w:rFonts w:ascii="Aptos" w:hAnsi="Aptos"/>
        </w:rPr>
        <w:t>(1), 9–18. https://doi.org/10.1007/s00359-021-01507-0</w:t>
      </w:r>
    </w:p>
    <w:p w14:paraId="3C552807" w14:textId="77777777" w:rsidR="00912BD9" w:rsidRPr="00912BD9" w:rsidRDefault="00912BD9" w:rsidP="00912BD9">
      <w:pPr>
        <w:pStyle w:val="Literaturverzeichnis"/>
        <w:spacing w:line="276" w:lineRule="auto"/>
        <w:rPr>
          <w:rFonts w:ascii="Aptos" w:hAnsi="Aptos"/>
        </w:rPr>
      </w:pPr>
      <w:r w:rsidRPr="00912BD9">
        <w:rPr>
          <w:rFonts w:ascii="Aptos" w:hAnsi="Aptos"/>
        </w:rPr>
        <w:t xml:space="preserve">Wright, M. N., &amp; Ziegler, A. (2017). ranger: A Fast Implementation of Random Forests for High Dimensional Data in C++ and R. </w:t>
      </w:r>
      <w:r w:rsidRPr="00912BD9">
        <w:rPr>
          <w:rFonts w:ascii="Aptos" w:hAnsi="Aptos"/>
          <w:i/>
          <w:iCs/>
        </w:rPr>
        <w:t>Journal of Statistical Software</w:t>
      </w:r>
      <w:r w:rsidRPr="00912BD9">
        <w:rPr>
          <w:rFonts w:ascii="Aptos" w:hAnsi="Aptos"/>
        </w:rPr>
        <w:t xml:space="preserve">, </w:t>
      </w:r>
      <w:r w:rsidRPr="00912BD9">
        <w:rPr>
          <w:rFonts w:ascii="Aptos" w:hAnsi="Aptos"/>
          <w:i/>
          <w:iCs/>
        </w:rPr>
        <w:t>77</w:t>
      </w:r>
      <w:r w:rsidRPr="00912BD9">
        <w:rPr>
          <w:rFonts w:ascii="Aptos" w:hAnsi="Aptos"/>
        </w:rPr>
        <w:t>(1). https://doi.org/10.18637/jss.v077.i01</w:t>
      </w:r>
    </w:p>
    <w:p w14:paraId="08A22675" w14:textId="11F5F6B4" w:rsidR="001B69B8" w:rsidRPr="00F02727" w:rsidRDefault="00B43CB7" w:rsidP="00912BD9">
      <w:pPr>
        <w:spacing w:line="276" w:lineRule="auto"/>
      </w:pPr>
      <w:r>
        <w:fldChar w:fldCharType="end"/>
      </w:r>
    </w:p>
    <w:sectPr w:rsidR="001B69B8" w:rsidRPr="00F02727" w:rsidSect="0090686A">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E646D59"/>
    <w:multiLevelType w:val="hybridMultilevel"/>
    <w:tmpl w:val="3BC8DFA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84837147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4FA9"/>
    <w:rsid w:val="00013652"/>
    <w:rsid w:val="00020D25"/>
    <w:rsid w:val="00027B98"/>
    <w:rsid w:val="00027DF4"/>
    <w:rsid w:val="000A4F56"/>
    <w:rsid w:val="000B3592"/>
    <w:rsid w:val="001B4014"/>
    <w:rsid w:val="001B69B8"/>
    <w:rsid w:val="0027135A"/>
    <w:rsid w:val="00324AEC"/>
    <w:rsid w:val="0038303D"/>
    <w:rsid w:val="00397B25"/>
    <w:rsid w:val="00400C17"/>
    <w:rsid w:val="00480E0B"/>
    <w:rsid w:val="00512175"/>
    <w:rsid w:val="006565B4"/>
    <w:rsid w:val="006E55FE"/>
    <w:rsid w:val="007C0FBD"/>
    <w:rsid w:val="007C1174"/>
    <w:rsid w:val="007E019A"/>
    <w:rsid w:val="00841629"/>
    <w:rsid w:val="0088744F"/>
    <w:rsid w:val="00890514"/>
    <w:rsid w:val="0090686A"/>
    <w:rsid w:val="00912BD9"/>
    <w:rsid w:val="00945AF4"/>
    <w:rsid w:val="009751E1"/>
    <w:rsid w:val="009C66F8"/>
    <w:rsid w:val="009F6619"/>
    <w:rsid w:val="009F7D8E"/>
    <w:rsid w:val="00A54041"/>
    <w:rsid w:val="00A6699D"/>
    <w:rsid w:val="00B37674"/>
    <w:rsid w:val="00B43CB7"/>
    <w:rsid w:val="00BA2A90"/>
    <w:rsid w:val="00C34FA9"/>
    <w:rsid w:val="00C50026"/>
    <w:rsid w:val="00CE0DE8"/>
    <w:rsid w:val="00E23411"/>
    <w:rsid w:val="00E419DA"/>
    <w:rsid w:val="00ED3655"/>
    <w:rsid w:val="00EF73F9"/>
    <w:rsid w:val="00F02727"/>
    <w:rsid w:val="00FB18F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6347BD"/>
  <w15:chartTrackingRefBased/>
  <w15:docId w15:val="{5B23280B-4A27-4484-B25C-2ABC44D71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C34FA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semiHidden/>
    <w:unhideWhenUsed/>
    <w:qFormat/>
    <w:rsid w:val="00C34FA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semiHidden/>
    <w:unhideWhenUsed/>
    <w:qFormat/>
    <w:rsid w:val="00C34FA9"/>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C34FA9"/>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C34FA9"/>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C34FA9"/>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C34FA9"/>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C34FA9"/>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C34FA9"/>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C34FA9"/>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semiHidden/>
    <w:rsid w:val="00C34FA9"/>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semiHidden/>
    <w:rsid w:val="00C34FA9"/>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C34FA9"/>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C34FA9"/>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C34FA9"/>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C34FA9"/>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C34FA9"/>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C34FA9"/>
    <w:rPr>
      <w:rFonts w:eastAsiaTheme="majorEastAsia" w:cstheme="majorBidi"/>
      <w:color w:val="272727" w:themeColor="text1" w:themeTint="D8"/>
    </w:rPr>
  </w:style>
  <w:style w:type="paragraph" w:styleId="Titel">
    <w:name w:val="Title"/>
    <w:basedOn w:val="Standard"/>
    <w:next w:val="Standard"/>
    <w:link w:val="TitelZchn"/>
    <w:uiPriority w:val="10"/>
    <w:qFormat/>
    <w:rsid w:val="00C34FA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34FA9"/>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C34FA9"/>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C34FA9"/>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C34FA9"/>
    <w:pPr>
      <w:spacing w:before="160"/>
      <w:jc w:val="center"/>
    </w:pPr>
    <w:rPr>
      <w:i/>
      <w:iCs/>
      <w:color w:val="404040" w:themeColor="text1" w:themeTint="BF"/>
    </w:rPr>
  </w:style>
  <w:style w:type="character" w:customStyle="1" w:styleId="ZitatZchn">
    <w:name w:val="Zitat Zchn"/>
    <w:basedOn w:val="Absatz-Standardschriftart"/>
    <w:link w:val="Zitat"/>
    <w:uiPriority w:val="29"/>
    <w:rsid w:val="00C34FA9"/>
    <w:rPr>
      <w:i/>
      <w:iCs/>
      <w:color w:val="404040" w:themeColor="text1" w:themeTint="BF"/>
    </w:rPr>
  </w:style>
  <w:style w:type="paragraph" w:styleId="Listenabsatz">
    <w:name w:val="List Paragraph"/>
    <w:basedOn w:val="Standard"/>
    <w:uiPriority w:val="34"/>
    <w:qFormat/>
    <w:rsid w:val="00C34FA9"/>
    <w:pPr>
      <w:ind w:left="720"/>
      <w:contextualSpacing/>
    </w:pPr>
  </w:style>
  <w:style w:type="character" w:styleId="IntensiveHervorhebung">
    <w:name w:val="Intense Emphasis"/>
    <w:basedOn w:val="Absatz-Standardschriftart"/>
    <w:uiPriority w:val="21"/>
    <w:qFormat/>
    <w:rsid w:val="00C34FA9"/>
    <w:rPr>
      <w:i/>
      <w:iCs/>
      <w:color w:val="0F4761" w:themeColor="accent1" w:themeShade="BF"/>
    </w:rPr>
  </w:style>
  <w:style w:type="paragraph" w:styleId="IntensivesZitat">
    <w:name w:val="Intense Quote"/>
    <w:basedOn w:val="Standard"/>
    <w:next w:val="Standard"/>
    <w:link w:val="IntensivesZitatZchn"/>
    <w:uiPriority w:val="30"/>
    <w:qFormat/>
    <w:rsid w:val="00C34FA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C34FA9"/>
    <w:rPr>
      <w:i/>
      <w:iCs/>
      <w:color w:val="0F4761" w:themeColor="accent1" w:themeShade="BF"/>
    </w:rPr>
  </w:style>
  <w:style w:type="character" w:styleId="IntensiverVerweis">
    <w:name w:val="Intense Reference"/>
    <w:basedOn w:val="Absatz-Standardschriftart"/>
    <w:uiPriority w:val="32"/>
    <w:qFormat/>
    <w:rsid w:val="00C34FA9"/>
    <w:rPr>
      <w:b/>
      <w:bCs/>
      <w:smallCaps/>
      <w:color w:val="0F4761" w:themeColor="accent1" w:themeShade="BF"/>
      <w:spacing w:val="5"/>
    </w:rPr>
  </w:style>
  <w:style w:type="character" w:styleId="Hyperlink">
    <w:name w:val="Hyperlink"/>
    <w:basedOn w:val="Absatz-Standardschriftart"/>
    <w:uiPriority w:val="99"/>
    <w:unhideWhenUsed/>
    <w:rsid w:val="009F7D8E"/>
    <w:rPr>
      <w:color w:val="467886" w:themeColor="hyperlink"/>
      <w:u w:val="single"/>
    </w:rPr>
  </w:style>
  <w:style w:type="character" w:styleId="NichtaufgelsteErwhnung">
    <w:name w:val="Unresolved Mention"/>
    <w:basedOn w:val="Absatz-Standardschriftart"/>
    <w:uiPriority w:val="99"/>
    <w:semiHidden/>
    <w:unhideWhenUsed/>
    <w:rsid w:val="009F7D8E"/>
    <w:rPr>
      <w:color w:val="605E5C"/>
      <w:shd w:val="clear" w:color="auto" w:fill="E1DFDD"/>
    </w:rPr>
  </w:style>
  <w:style w:type="character" w:styleId="BesuchterLink">
    <w:name w:val="FollowedHyperlink"/>
    <w:basedOn w:val="Absatz-Standardschriftart"/>
    <w:uiPriority w:val="99"/>
    <w:semiHidden/>
    <w:unhideWhenUsed/>
    <w:rsid w:val="009F7D8E"/>
    <w:rPr>
      <w:color w:val="96607D" w:themeColor="followedHyperlink"/>
      <w:u w:val="single"/>
    </w:rPr>
  </w:style>
  <w:style w:type="paragraph" w:styleId="StandardWeb">
    <w:name w:val="Normal (Web)"/>
    <w:basedOn w:val="Standard"/>
    <w:uiPriority w:val="99"/>
    <w:semiHidden/>
    <w:unhideWhenUsed/>
    <w:rsid w:val="009F6619"/>
    <w:pPr>
      <w:spacing w:before="100" w:beforeAutospacing="1" w:after="100" w:afterAutospacing="1" w:line="240" w:lineRule="auto"/>
    </w:pPr>
    <w:rPr>
      <w:rFonts w:ascii="Times New Roman" w:eastAsia="Times New Roman" w:hAnsi="Times New Roman" w:cs="Times New Roman"/>
      <w:kern w:val="0"/>
      <w:lang w:eastAsia="en-GB"/>
      <w14:ligatures w14:val="none"/>
    </w:rPr>
  </w:style>
  <w:style w:type="paragraph" w:styleId="Beschriftung">
    <w:name w:val="caption"/>
    <w:basedOn w:val="Standard"/>
    <w:next w:val="Standard"/>
    <w:uiPriority w:val="35"/>
    <w:unhideWhenUsed/>
    <w:qFormat/>
    <w:rsid w:val="0090686A"/>
    <w:pPr>
      <w:spacing w:after="200" w:line="240" w:lineRule="auto"/>
    </w:pPr>
    <w:rPr>
      <w:i/>
      <w:iCs/>
      <w:color w:val="0E2841" w:themeColor="text2"/>
      <w:sz w:val="18"/>
      <w:szCs w:val="18"/>
    </w:rPr>
  </w:style>
  <w:style w:type="paragraph" w:styleId="Literaturverzeichnis">
    <w:name w:val="Bibliography"/>
    <w:basedOn w:val="Standard"/>
    <w:next w:val="Standard"/>
    <w:uiPriority w:val="37"/>
    <w:unhideWhenUsed/>
    <w:rsid w:val="00B43CB7"/>
    <w:pPr>
      <w:spacing w:after="0" w:line="480" w:lineRule="auto"/>
      <w:ind w:left="720" w:hanging="720"/>
    </w:pPr>
  </w:style>
  <w:style w:type="character" w:styleId="Kommentarzeichen">
    <w:name w:val="annotation reference"/>
    <w:basedOn w:val="Absatz-Standardschriftart"/>
    <w:uiPriority w:val="99"/>
    <w:semiHidden/>
    <w:unhideWhenUsed/>
    <w:rsid w:val="00912BD9"/>
    <w:rPr>
      <w:sz w:val="16"/>
      <w:szCs w:val="16"/>
    </w:rPr>
  </w:style>
  <w:style w:type="paragraph" w:styleId="Kommentartext">
    <w:name w:val="annotation text"/>
    <w:basedOn w:val="Standard"/>
    <w:link w:val="KommentartextZchn"/>
    <w:uiPriority w:val="99"/>
    <w:unhideWhenUsed/>
    <w:rsid w:val="00912BD9"/>
    <w:pPr>
      <w:spacing w:line="240" w:lineRule="auto"/>
    </w:pPr>
    <w:rPr>
      <w:sz w:val="20"/>
      <w:szCs w:val="20"/>
    </w:rPr>
  </w:style>
  <w:style w:type="character" w:customStyle="1" w:styleId="KommentartextZchn">
    <w:name w:val="Kommentartext Zchn"/>
    <w:basedOn w:val="Absatz-Standardschriftart"/>
    <w:link w:val="Kommentartext"/>
    <w:uiPriority w:val="99"/>
    <w:rsid w:val="00912BD9"/>
    <w:rPr>
      <w:sz w:val="20"/>
      <w:szCs w:val="20"/>
    </w:rPr>
  </w:style>
  <w:style w:type="paragraph" w:styleId="Kommentarthema">
    <w:name w:val="annotation subject"/>
    <w:basedOn w:val="Kommentartext"/>
    <w:next w:val="Kommentartext"/>
    <w:link w:val="KommentarthemaZchn"/>
    <w:uiPriority w:val="99"/>
    <w:semiHidden/>
    <w:unhideWhenUsed/>
    <w:rsid w:val="00912BD9"/>
    <w:rPr>
      <w:b/>
      <w:bCs/>
    </w:rPr>
  </w:style>
  <w:style w:type="character" w:customStyle="1" w:styleId="KommentarthemaZchn">
    <w:name w:val="Kommentarthema Zchn"/>
    <w:basedOn w:val="KommentartextZchn"/>
    <w:link w:val="Kommentarthema"/>
    <w:uiPriority w:val="99"/>
    <w:semiHidden/>
    <w:rsid w:val="00912BD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6486333">
      <w:bodyDiv w:val="1"/>
      <w:marLeft w:val="0"/>
      <w:marRight w:val="0"/>
      <w:marTop w:val="0"/>
      <w:marBottom w:val="0"/>
      <w:divBdr>
        <w:top w:val="none" w:sz="0" w:space="0" w:color="auto"/>
        <w:left w:val="none" w:sz="0" w:space="0" w:color="auto"/>
        <w:bottom w:val="none" w:sz="0" w:space="0" w:color="auto"/>
        <w:right w:val="none" w:sz="0" w:space="0" w:color="auto"/>
      </w:divBdr>
    </w:div>
    <w:div w:id="580140767">
      <w:bodyDiv w:val="1"/>
      <w:marLeft w:val="0"/>
      <w:marRight w:val="0"/>
      <w:marTop w:val="0"/>
      <w:marBottom w:val="0"/>
      <w:divBdr>
        <w:top w:val="none" w:sz="0" w:space="0" w:color="auto"/>
        <w:left w:val="none" w:sz="0" w:space="0" w:color="auto"/>
        <w:bottom w:val="none" w:sz="0" w:space="0" w:color="auto"/>
        <w:right w:val="none" w:sz="0" w:space="0" w:color="auto"/>
      </w:divBdr>
    </w:div>
    <w:div w:id="671956302">
      <w:bodyDiv w:val="1"/>
      <w:marLeft w:val="0"/>
      <w:marRight w:val="0"/>
      <w:marTop w:val="0"/>
      <w:marBottom w:val="0"/>
      <w:divBdr>
        <w:top w:val="none" w:sz="0" w:space="0" w:color="auto"/>
        <w:left w:val="none" w:sz="0" w:space="0" w:color="auto"/>
        <w:bottom w:val="none" w:sz="0" w:space="0" w:color="auto"/>
        <w:right w:val="none" w:sz="0" w:space="0" w:color="auto"/>
      </w:divBdr>
    </w:div>
    <w:div w:id="1383599312">
      <w:bodyDiv w:val="1"/>
      <w:marLeft w:val="0"/>
      <w:marRight w:val="0"/>
      <w:marTop w:val="0"/>
      <w:marBottom w:val="0"/>
      <w:divBdr>
        <w:top w:val="none" w:sz="0" w:space="0" w:color="auto"/>
        <w:left w:val="none" w:sz="0" w:space="0" w:color="auto"/>
        <w:bottom w:val="none" w:sz="0" w:space="0" w:color="auto"/>
        <w:right w:val="none" w:sz="0" w:space="0" w:color="auto"/>
      </w:divBdr>
    </w:div>
    <w:div w:id="2038311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Vogelwarte/MagneticNavigation/tree/master/output" TargetMode="Externa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hyperlink" Target="https://github.com/Vogelwarte/MagneticNavigation"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4201</Words>
  <Characters>23948</Characters>
  <Application>Microsoft Office Word</Application>
  <DocSecurity>0</DocSecurity>
  <Lines>199</Lines>
  <Paragraphs>5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8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im, Filibert</dc:creator>
  <cp:keywords/>
  <dc:description/>
  <cp:lastModifiedBy>Heim, Filibert</cp:lastModifiedBy>
  <cp:revision>4</cp:revision>
  <dcterms:created xsi:type="dcterms:W3CDTF">2024-12-16T13:01:00Z</dcterms:created>
  <dcterms:modified xsi:type="dcterms:W3CDTF">2024-12-17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GCuqFqI"/&gt;&lt;style id="http://www.zotero.org/styles/apa" locale="de-DE" hasBibliography="1" bibliographyStyleHasBeenSet="1"/&gt;&lt;prefs&gt;&lt;pref name="fieldType" value="Field"/&gt;&lt;/prefs&gt;&lt;/data&gt;</vt:lpwstr>
  </property>
</Properties>
</file>